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2AE6" w:rsidRPr="00781E74" w:rsidRDefault="00F32AE6" w:rsidP="00F32AE6">
      <w:pPr>
        <w:pStyle w:val="Heading1"/>
        <w:rPr>
          <w:rFonts w:cs="Times New Roman"/>
          <w:b w:val="0"/>
        </w:rPr>
      </w:pPr>
      <w:bookmarkStart w:id="0" w:name="_Toc93957150"/>
      <w:r>
        <w:rPr>
          <w:rFonts w:eastAsia="Times New Roman" w:cs="Times New Roman"/>
          <w:b w:val="0"/>
          <w:bCs/>
          <w:iCs/>
          <w:color w:val="000000"/>
          <w:bdr w:val="none" w:sz="0" w:space="0" w:color="auto" w:frame="1"/>
        </w:rPr>
        <w:t>A</w:t>
      </w:r>
      <w:r w:rsidRPr="00781E74">
        <w:rPr>
          <w:rFonts w:eastAsia="Times New Roman" w:cs="Times New Roman"/>
          <w:b w:val="0"/>
          <w:bCs/>
          <w:iCs/>
          <w:color w:val="000000"/>
          <w:bdr w:val="none" w:sz="0" w:space="0" w:color="auto" w:frame="1"/>
        </w:rPr>
        <w:t xml:space="preserve">im 1: </w:t>
      </w:r>
      <w:r w:rsidRPr="00781E74">
        <w:rPr>
          <w:rFonts w:cs="Times New Roman"/>
          <w:b w:val="0"/>
        </w:rPr>
        <w:t xml:space="preserve">Describe the types of </w:t>
      </w:r>
      <w:proofErr w:type="spellStart"/>
      <w:r w:rsidRPr="00781E74">
        <w:rPr>
          <w:rFonts w:cs="Times New Roman"/>
          <w:b w:val="0"/>
        </w:rPr>
        <w:t>PrEP</w:t>
      </w:r>
      <w:proofErr w:type="spellEnd"/>
      <w:r w:rsidRPr="00781E74">
        <w:rPr>
          <w:rFonts w:cs="Times New Roman"/>
          <w:b w:val="0"/>
        </w:rPr>
        <w:t xml:space="preserve"> persistence trajectories among male </w:t>
      </w:r>
      <w:proofErr w:type="spellStart"/>
      <w:r w:rsidRPr="00781E74">
        <w:rPr>
          <w:rFonts w:cs="Times New Roman"/>
          <w:b w:val="0"/>
        </w:rPr>
        <w:t>PrEP</w:t>
      </w:r>
      <w:proofErr w:type="spellEnd"/>
      <w:r w:rsidRPr="00781E74">
        <w:rPr>
          <w:rFonts w:cs="Times New Roman"/>
          <w:b w:val="0"/>
        </w:rPr>
        <w:t xml:space="preserve"> users in the U.S. through cluster analysis.</w:t>
      </w:r>
      <w:bookmarkEnd w:id="0"/>
    </w:p>
    <w:p w:rsidR="00F32AE6" w:rsidRPr="00781E74" w:rsidRDefault="00F32AE6" w:rsidP="00F32AE6">
      <w:pPr>
        <w:pStyle w:val="Heading2"/>
        <w:rPr>
          <w:rFonts w:cs="Times New Roman"/>
          <w:b w:val="0"/>
          <w:bdr w:val="none" w:sz="0" w:space="0" w:color="auto" w:frame="1"/>
        </w:rPr>
      </w:pPr>
      <w:bookmarkStart w:id="1" w:name="_Toc93957151"/>
      <w:r w:rsidRPr="00781E74">
        <w:rPr>
          <w:rFonts w:cs="Times New Roman"/>
          <w:b w:val="0"/>
          <w:bdr w:val="none" w:sz="0" w:space="0" w:color="auto" w:frame="1"/>
        </w:rPr>
        <w:t>2.1 Introduction</w:t>
      </w:r>
      <w:bookmarkEnd w:id="1"/>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Men having sex with men (MSM) are the population most affected by HIV in the United States (U.S.). In 2018, MSM accounted for around 69% (n=2,6198) of incident HIV diagnoses in the US </w:t>
      </w:r>
      <w:r w:rsidRPr="00781E74">
        <w:rPr>
          <w:rFonts w:ascii="Times New Roman" w:hAnsi="Times New Roman" w:cs="Times New Roman"/>
          <w:color w:val="000000" w:themeColor="text1"/>
          <w:sz w:val="24"/>
          <w:szCs w:val="24"/>
        </w:rPr>
        <w:fldChar w:fldCharType="begin"/>
      </w:r>
      <w:r w:rsidRPr="00781E74">
        <w:rPr>
          <w:rFonts w:ascii="Times New Roman" w:hAnsi="Times New Roman" w:cs="Times New Roman"/>
          <w:color w:val="000000" w:themeColor="text1"/>
          <w:sz w:val="24"/>
          <w:szCs w:val="24"/>
        </w:rPr>
        <w:instrText xml:space="preserve"> ADDIN EN.CITE &lt;EndNote&gt;&lt;Cite&gt;&lt;Year&gt;2018&lt;/Year&gt;&lt;RecNum&gt;1&lt;/RecNum&gt;&lt;DisplayText&gt;[1]&lt;/DisplayText&gt;&lt;record&gt;&lt;rec-number&gt;1&lt;/rec-number&gt;&lt;foreign-keys&gt;&lt;key app="EN" db-id="2z20p255m0ts2me55p6p5avhrart0vteep20" timestamp="1643041181"&gt;1&lt;/key&gt;&lt;/foreign-keys&gt;&lt;ref-type name="Report"&gt;27&lt;/ref-type&gt;&lt;contributors&gt;&lt;tertiary-authors&gt;&lt;author&gt;U.S. Centers for Disease Control and Prevention&lt;/author&gt;&lt;/tertiary-authors&gt;&lt;/contributors&gt;&lt;titles&gt;&lt;title&gt;Diagnoses of HIV Infection in the United States and Dependent Areas, 2018 (Updated)&lt;/title&gt;&lt;secondary-title&gt;HIV Surveillance Report&lt;/secondary-title&gt;&lt;/titles&gt;&lt;volume&gt;31&lt;/volume&gt;&lt;dates&gt;&lt;year&gt;2018&lt;/year&gt;&lt;/dates&gt;&lt;pub-location&gt;Atlanta, GA&lt;/pub-location&gt;&lt;publisher&gt;U.S. Centers for Disease Control and Prevention&lt;/publisher&gt;&lt;urls&gt;&lt;/urls&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despites only comprising about 2% of the U.S. population.</w:t>
      </w:r>
      <w:r w:rsidRPr="00781E74">
        <w:rPr>
          <w:rFonts w:ascii="Times New Roman" w:hAnsi="Times New Roman" w:cs="Times New Roman"/>
          <w:sz w:val="24"/>
          <w:szCs w:val="24"/>
        </w:rPr>
        <w:t xml:space="preserve"> Therefore, it is crucial to improve the effectiveness of HIV prevention strategies targeted toward MSM in order to reduce the overall burden of new HIV infections in the US, which has otherwise not been meaningfully reduced since 2014 </w:t>
      </w:r>
      <w:r w:rsidRPr="00781E74">
        <w:rPr>
          <w:rFonts w:ascii="Times New Roman" w:hAnsi="Times New Roman" w:cs="Times New Roman"/>
          <w:sz w:val="24"/>
          <w:szCs w:val="24"/>
        </w:rPr>
        <w:fldChar w:fldCharType="begin"/>
      </w:r>
      <w:r w:rsidRPr="00781E74">
        <w:rPr>
          <w:rFonts w:ascii="Times New Roman" w:hAnsi="Times New Roman" w:cs="Times New Roman"/>
          <w:sz w:val="24"/>
          <w:szCs w:val="24"/>
        </w:rPr>
        <w:instrText xml:space="preserve"> ADDIN EN.CITE &lt;EndNote&gt;&lt;Cite&gt;&lt;Year&gt;2019&lt;/Year&gt;&lt;RecNum&gt;2&lt;/RecNum&gt;&lt;DisplayText&gt;[2]&lt;/DisplayText&gt;&lt;record&gt;&lt;rec-number&gt;2&lt;/rec-number&gt;&lt;foreign-keys&gt;&lt;key app="EN" db-id="2z20p255m0ts2me55p6p5avhrart0vteep20" timestamp="1643041181"&gt;2&lt;/key&gt;&lt;/foreign-keys&gt;&lt;ref-type name="Report"&gt;27&lt;/ref-type&gt;&lt;contributors&gt;&lt;tertiary-authors&gt;&lt;author&gt;U.S. Centers for Disease Control and Prevention&lt;/author&gt;&lt;/tertiary-authors&gt;&lt;/contributors&gt;&lt;titles&gt;&lt;title&gt;Estimated HIV incidence and Prevalence in the United States 2014 - 2018&lt;/title&gt;&lt;secondary-title&gt;HIV Surveillance Report - Supplemental Report&lt;/secondary-title&gt;&lt;/titles&gt;&lt;volume&gt;25&lt;/volume&gt;&lt;dates&gt;&lt;year&gt;2019&lt;/year&gt;&lt;/dates&gt;&lt;pub-location&gt;Atlanta, GA&lt;/pub-location&gt;&lt;publisher&gt;U.S. Centers for Disease Control and Prevention&lt;/publisher&gt;&lt;urls&gt;&lt;/urls&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Since the approval of TDF-FTC (emtricitabine e/tenofovir disoproxil fumarate) by the Food Drug Administration in 2012, pre-exposure prophylaxi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has been recommended for MSM at risk of HIV acquisition</w:t>
      </w:r>
      <w:r w:rsidRPr="00781E74">
        <w:rPr>
          <w:rFonts w:ascii="Times New Roman" w:hAnsi="Times New Roman" w:cs="Times New Roman"/>
          <w:color w:val="000000" w:themeColor="text1"/>
          <w:sz w:val="24"/>
          <w:szCs w:val="24"/>
        </w:rPr>
        <w:fldChar w:fldCharType="begin"/>
      </w:r>
      <w:r w:rsidRPr="00781E74">
        <w:rPr>
          <w:rFonts w:ascii="Times New Roman" w:hAnsi="Times New Roman" w:cs="Times New Roman"/>
          <w:color w:val="000000" w:themeColor="text1"/>
          <w:sz w:val="24"/>
          <w:szCs w:val="24"/>
        </w:rPr>
        <w:instrText xml:space="preserve"> ADDIN EN.CITE &lt;EndNote&gt;&lt;Cite&gt;&lt;Year&gt;2021&lt;/Year&gt;&lt;RecNum&gt;3&lt;/RecNum&gt;&lt;DisplayText&gt;[3]&lt;/DisplayText&gt;&lt;record&gt;&lt;rec-number&gt;3&lt;/rec-number&gt;&lt;foreign-keys&gt;&lt;key app="EN" db-id="2z20p255m0ts2me55p6p5avhrart0vteep20" timestamp="1643041181"&gt;3&lt;/key&gt;&lt;/foreign-keys&gt;&lt;ref-type name="Report"&gt;27&lt;/ref-type&gt;&lt;contributors&gt;&lt;tertiary-authors&gt;&lt;author&gt;U.S. Centers for Disease Control and Prevention &lt;/author&gt;&lt;/tertiary-authors&gt;&lt;/contributors&gt;&lt;titles&gt;&lt;title&gt;Preexposure prophylaxis for the prevention of HIV infection in the United States—2021 update: a clinical practice guideline&lt;/title&gt;&lt;/titles&gt;&lt;dates&gt;&lt;year&gt;2021&lt;/year&gt;&lt;/dates&gt;&lt;pub-location&gt;Atlanta, GA&lt;/pub-location&gt;&lt;publisher&gt;U.S. Public Health Service&lt;/publisher&gt;&lt;urls&gt;&lt;/urls&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3]</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due to its high efficacy in randomized controlled trials</w:t>
      </w:r>
      <w:r w:rsidRPr="00781E74">
        <w:rPr>
          <w:rFonts w:ascii="Times New Roman" w:hAnsi="Times New Roman" w:cs="Times New Roman"/>
          <w:color w:val="000000" w:themeColor="text1"/>
          <w:sz w:val="24"/>
          <w:szCs w:val="24"/>
        </w:rPr>
        <w:fldChar w:fldCharType="begin">
          <w:fldData xml:space="preserve">PEVuZE5vdGU+PENpdGU+PEF1dGhvcj5HcmFudDwvQXV0aG9yPjxZZWFyPjIwMTA8L1llYXI+PFJl
Y051bT4xPC9SZWNOdW0+PERpc3BsYXlUZXh0Pls0LCA1XTwvRGlzcGxheVRleHQ+PHJlY29yZD48
cmVjLW51bWJlcj4xPC9yZWMtbnVtYmVyPjxmb3JlaWduLWtleXM+PGtleSBhcHA9IkVOIiBkYi1p
ZD0iendmYWQ5dnBxdmVwc2Flc3h6bTV2NXJkdzB3MnZweGFkMDJmIiB0aW1lc3RhbXA9IjE2MzIz
MjA4NDgiPjE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Nb2xpbmE8L0F1dGhvcj48WWVhcj4yMDE1PC9Z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cmFudDwvQXV0aG9yPjxZZWFyPjIwMTA8L1llYXI+PFJl
Y051bT4xPC9SZWNOdW0+PERpc3BsYXlUZXh0Pls0LCA1XTwvRGlzcGxheVRleHQ+PHJlY29yZD48
cmVjLW51bWJlcj4xPC9yZWMtbnVtYmVyPjxmb3JlaWduLWtleXM+PGtleSBhcHA9IkVOIiBkYi1p
ZD0iendmYWQ5dnBxdmVwc2Flc3h6bTV2NXJkdzB3MnZweGFkMDJmIiB0aW1lc3RhbXA9IjE2MzIz
MjA4NDgiPjE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Nb2xpbmE8L0F1dGhvcj48WWVhcj4yMDE1PC9Z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4, 5]</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 xml:space="preserve">Despite high efficacy in controlled settings, the effectiveness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is entirely dependent on user persistence over time. Based on findings from the open-label extension study of the </w:t>
      </w:r>
      <w:proofErr w:type="spellStart"/>
      <w:r w:rsidRPr="00781E74">
        <w:rPr>
          <w:rFonts w:ascii="Times New Roman" w:hAnsi="Times New Roman" w:cs="Times New Roman"/>
          <w:sz w:val="24"/>
          <w:szCs w:val="24"/>
        </w:rPr>
        <w:t>iPrEX</w:t>
      </w:r>
      <w:proofErr w:type="spellEnd"/>
      <w:r w:rsidRPr="00781E74">
        <w:rPr>
          <w:rFonts w:ascii="Times New Roman" w:hAnsi="Times New Roman" w:cs="Times New Roman"/>
          <w:sz w:val="24"/>
          <w:szCs w:val="24"/>
        </w:rPr>
        <w:t xml:space="preserve"> trial (a phase III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trial among MSM), an adherence of at least 4 doses per week (or 57% of proportion of days covered i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is needed to achieve an optimal level of protection</w:t>
      </w:r>
      <w:r w:rsidRPr="00781E74">
        <w:rPr>
          <w:rFonts w:ascii="Times New Roman" w:hAnsi="Times New Roman" w:cs="Times New Roman"/>
          <w:sz w:val="24"/>
          <w:szCs w:val="24"/>
        </w:rPr>
        <w:fldChar w:fldCharType="begin">
          <w:fldData xml:space="preserve">PEVuZE5vdGU+PENpdGU+PEF1dGhvcj5HcmFudDwvQXV0aG9yPjxZZWFyPjIwMTQ8L1llYXI+PFJl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==
</w:fldData>
        </w:fldChar>
      </w:r>
      <w:r w:rsidRPr="00781E74">
        <w:rPr>
          <w:rFonts w:ascii="Times New Roman" w:hAnsi="Times New Roman" w:cs="Times New Roman"/>
          <w:sz w:val="24"/>
          <w:szCs w:val="24"/>
        </w:rPr>
        <w:instrText xml:space="preserve"> ADDIN EN.CITE </w:instrText>
      </w:r>
      <w:r w:rsidRPr="00781E74">
        <w:rPr>
          <w:rFonts w:ascii="Times New Roman" w:hAnsi="Times New Roman" w:cs="Times New Roman"/>
          <w:sz w:val="24"/>
          <w:szCs w:val="24"/>
        </w:rPr>
        <w:fldChar w:fldCharType="begin">
          <w:fldData xml:space="preserve">PEVuZE5vdGU+PENpdGU+PEF1dGhvcj5HcmFudDwvQXV0aG9yPjxZZWFyPjIwMTQ8L1llYXI+PFJl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==
</w:fldData>
        </w:fldChar>
      </w:r>
      <w:r w:rsidRPr="00781E74">
        <w:rPr>
          <w:rFonts w:ascii="Times New Roman" w:hAnsi="Times New Roman" w:cs="Times New Roman"/>
          <w:sz w:val="24"/>
          <w:szCs w:val="24"/>
        </w:rPr>
        <w:instrText xml:space="preserve"> ADDIN EN.CITE.DATA </w:instrText>
      </w:r>
      <w:r w:rsidRPr="00781E74">
        <w:rPr>
          <w:rFonts w:ascii="Times New Roman" w:hAnsi="Times New Roman" w:cs="Times New Roman"/>
          <w:sz w:val="24"/>
          <w:szCs w:val="24"/>
        </w:rPr>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6]</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e lack of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over time posts a substantial challenge to its success as a HIV preventive measure among MSM. Data from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linics in three different cities indicated that 72% and 57% MSM users remained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3 months and 6 months after initiation, respectively</w:t>
      </w:r>
      <w:r w:rsidRPr="00781E74">
        <w:rPr>
          <w:rFonts w:ascii="Times New Roman" w:hAnsi="Times New Roman" w:cs="Times New Roman"/>
          <w:color w:val="000000" w:themeColor="text1"/>
          <w:sz w:val="24"/>
          <w:szCs w:val="24"/>
        </w:rPr>
        <w:fldChar w:fldCharType="begin">
          <w:fldData xml:space="preserve">PEVuZE5vdGU+PENpdGU+PEF1dGhvcj5DaGFuPC9BdXRob3I+PFllYXI+MjAxNjwvWWVhcj48UmVj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FuPC9BdXRob3I+PFllYXI+MjAxNjwvWWVhcj48UmVj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7, 8]</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In addition, a multi-site review of clinical records suggests that only about 30%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initiating MSM were retained at 12 months</w:t>
      </w:r>
      <w:r w:rsidRPr="00781E74">
        <w:rPr>
          <w:rFonts w:ascii="Times New Roman" w:hAnsi="Times New Roman" w:cs="Times New Roman"/>
          <w:color w:val="000000" w:themeColor="text1"/>
          <w:sz w:val="24"/>
          <w:szCs w:val="24"/>
        </w:rPr>
        <w:fldChar w:fldCharType="begin">
          <w:fldData xml:space="preserve">PEVuZE5vdGU+PENpdGU+PEF1dGhvcj5DaGFuPC9BdXRob3I+PFllYXI+MjAxOTwvWWVhcj48UmVj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zODUtZTI1Mzg1PC9wYWdlcz48dm9s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</w:fldData>
        </w:fldChar>
      </w:r>
      <w:r w:rsidRPr="00781E74">
        <w:rPr>
          <w:rFonts w:ascii="Times New Roman" w:hAnsi="Times New Roman" w:cs="Times New Roman"/>
          <w:color w:val="000000" w:themeColor="text1"/>
          <w:sz w:val="24"/>
          <w:szCs w:val="24"/>
        </w:rPr>
        <w:instrText xml:space="preserve"> ADDIN EN.CITE </w:instrText>
      </w:r>
      <w:r w:rsidRPr="00781E74">
        <w:rPr>
          <w:rFonts w:ascii="Times New Roman" w:hAnsi="Times New Roman" w:cs="Times New Roman"/>
          <w:color w:val="000000" w:themeColor="text1"/>
          <w:sz w:val="24"/>
          <w:szCs w:val="24"/>
        </w:rPr>
        <w:fldChar w:fldCharType="begin">
          <w:fldData xml:space="preserve">PEVuZE5vdGU+PENpdGU+PEF1dGhvcj5DaGFuPC9BdXRob3I+PFllYXI+MjAxOTwvWWVhcj48UmVj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zODUtZTI1Mzg1PC9wYWdlcz48dm9s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</w:fldData>
        </w:fldChar>
      </w:r>
      <w:r w:rsidRPr="00781E74">
        <w:rPr>
          <w:rFonts w:ascii="Times New Roman" w:hAnsi="Times New Roman" w:cs="Times New Roman"/>
          <w:color w:val="000000" w:themeColor="text1"/>
          <w:sz w:val="24"/>
          <w:szCs w:val="24"/>
        </w:rPr>
        <w:instrText xml:space="preserve"> ADDIN EN.CITE.DATA </w:instrText>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9]</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A follow-up survey of an open-labe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tudy at San Francisco and Miami found that only 40% of the respondents reported continual us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fter the completion of the original study, even though 71% indicated very high interest in continuing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fter the study completion</w:t>
      </w:r>
      <w:r w:rsidRPr="00781E74">
        <w:rPr>
          <w:rFonts w:ascii="Times New Roman" w:hAnsi="Times New Roman" w:cs="Times New Roman"/>
          <w:color w:val="000000" w:themeColor="text1"/>
          <w:sz w:val="24"/>
          <w:szCs w:val="24"/>
        </w:rPr>
        <w:fldChar w:fldCharType="begin">
          <w:fldData xml:space="preserve">PEVuZE5vdGU+PENpdGU+PEF1dGhvcj5Eb2JsZWNraS1MZXdpczwvQXV0aG9yPjxZZWFyPjIwMTc8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</w:fldData>
        </w:fldChar>
      </w:r>
      <w:r w:rsidRPr="00781E74">
        <w:rPr>
          <w:rFonts w:ascii="Times New Roman" w:hAnsi="Times New Roman" w:cs="Times New Roman"/>
          <w:color w:val="000000" w:themeColor="text1"/>
          <w:sz w:val="24"/>
          <w:szCs w:val="24"/>
        </w:rPr>
        <w:instrText xml:space="preserve"> ADDIN EN.CITE </w:instrText>
      </w:r>
      <w:r w:rsidRPr="00781E74">
        <w:rPr>
          <w:rFonts w:ascii="Times New Roman" w:hAnsi="Times New Roman" w:cs="Times New Roman"/>
          <w:color w:val="000000" w:themeColor="text1"/>
          <w:sz w:val="24"/>
          <w:szCs w:val="24"/>
        </w:rPr>
        <w:fldChar w:fldCharType="begin">
          <w:fldData xml:space="preserve">PEVuZE5vdGU+PENpdGU+PEF1dGhvcj5Eb2JsZWNraS1MZXdpczwvQXV0aG9yPjxZZWFyPjIwMTc8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</w:fldData>
        </w:fldChar>
      </w:r>
      <w:r w:rsidRPr="00781E74">
        <w:rPr>
          <w:rFonts w:ascii="Times New Roman" w:hAnsi="Times New Roman" w:cs="Times New Roman"/>
          <w:color w:val="000000" w:themeColor="text1"/>
          <w:sz w:val="24"/>
          <w:szCs w:val="24"/>
        </w:rPr>
        <w:instrText xml:space="preserve"> ADDIN EN.CITE.DATA </w:instrText>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Although poor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within the first yea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itiation has been well documented in the real world among MSM, few observational studies have analyzed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over a more extensive follow-up timeline. In addition, there have been various working definitio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used in existing studies that analy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over time (e.g., continued filling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without a gap of  &gt;1 month at 3,6 and 12 months after initiation</w:t>
      </w:r>
      <w:r w:rsidRPr="00781E74">
        <w:rPr>
          <w:rFonts w:ascii="Times New Roman" w:hAnsi="Times New Roman" w:cs="Times New Roman"/>
          <w:color w:val="000000" w:themeColor="text1"/>
          <w:sz w:val="24"/>
          <w:szCs w:val="24"/>
        </w:rPr>
        <w:fldChar w:fldCharType="begin"/>
      </w:r>
      <w:r w:rsidRPr="00781E74">
        <w:rPr>
          <w:rFonts w:ascii="Times New Roman" w:hAnsi="Times New Roman" w:cs="Times New Roman"/>
          <w:color w:val="000000" w:themeColor="text1"/>
          <w:sz w:val="24"/>
          <w:szCs w:val="24"/>
        </w:rPr>
        <w:instrText xml:space="preserve"> ADDIN EN.CITE &lt;EndNote&gt;&lt;Cite&gt;&lt;Author&gt;Huang&lt;/Author&gt;&lt;Year&gt;2020&lt;/Year&gt;&lt;RecNum&gt;11&lt;/RecNum&gt;&lt;DisplayText&gt;[11]&lt;/DisplayText&gt;&lt;record&gt;&lt;rec-number&gt;11&lt;/rec-number&gt;&lt;foreign-keys&gt;&lt;key app="EN" db-id="2z20p255m0ts2me55p6p5avhrart0vteep20" timestamp="1643041181"&gt;11&lt;/key&gt;&lt;/foreign-keys&gt;&lt;ref-type name="Journal Article"&gt;17&lt;/ref-type&gt;&lt;contributors&gt;&lt;authors&gt;&lt;author&gt;Huang, Ya-Lin A&lt;/author&gt;&lt;author&gt;Tao, Guoyu&lt;/author&gt;&lt;author&gt;Smith, Dawn K&lt;/author&gt;&lt;author&gt;Hoover, Karen W&lt;/author&gt;&lt;/authors&gt;&lt;/contributors&gt;&lt;titles&gt;&lt;title&gt;Persistence With Human Immunodeficiency Virus Pre-exposure Prophylaxis in the United States, 2012–2017&lt;/title&gt;&lt;secondary-title&gt;Clinical Infectious Diseases&lt;/secondary-title&gt;&lt;/titles&gt;&lt;periodical&gt;&lt;full-title&gt;Clinical Infectious Diseases&lt;/full-title&gt;&lt;/periodical&gt;&lt;pages&gt;379-385&lt;/pages&gt;&lt;volume&gt;72&lt;/volume&gt;&lt;number&gt;3&lt;/number&gt;&lt;dates&gt;&lt;year&gt;2020&lt;/year&gt;&lt;/dates&gt;&lt;isbn&gt;1058-4838&lt;/isbn&gt;&lt;urls&gt;&lt;related-urls&gt;&lt;url&gt;https://doi.org/10.1093/cid/ciaa037&lt;/url&gt;&lt;/related-urls&gt;&lt;/urls&gt;&lt;electronic-resource-num&gt;10.1093/cid/ciaa037&lt;/electronic-resource-num&gt;&lt;access-date&gt;10/8/2021&lt;/access-date&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having at least ¾ of 1 and 2 years with &gt;50% of days in a month covered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upply</w:t>
      </w:r>
      <w:r w:rsidRPr="00781E74">
        <w:rPr>
          <w:rFonts w:ascii="Times New Roman" w:hAnsi="Times New Roman" w:cs="Times New Roman"/>
          <w:color w:val="000000" w:themeColor="text1"/>
          <w:sz w:val="24"/>
          <w:szCs w:val="24"/>
        </w:rPr>
        <w:fldChar w:fldCharType="begin">
          <w:fldData xml:space="preserve">PEVuZE5vdGU+PENpdGU+PEF1dGhvcj5Db3k8L0F1dGhvcj48WWVhcj4yMDE5PC9ZZWFyPjxSZWNO
dW0+MTI8L1JlY051bT48RGlzcGxheVRleHQ+WzEyXTwvRGlzcGxheVRleHQ+PHJlY29yZD48cmVj
LW51bWJlcj4xMjwvcmVjLW51bWJlcj48Zm9yZWlnbi1rZXlzPjxrZXkgYXBwPSJFTiIgZGItaWQ9
IjJ6MjBwMjU1bTB0czJtZTU1cDZwNWF2aHJhcnQwdnRlZXAyMCIgdGltZXN0YW1wPSIxNjQzMDQx
MTgxIj4xMj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Pr="00781E74">
        <w:rPr>
          <w:rFonts w:ascii="Times New Roman" w:hAnsi="Times New Roman" w:cs="Times New Roman"/>
          <w:color w:val="000000" w:themeColor="text1"/>
          <w:sz w:val="24"/>
          <w:szCs w:val="24"/>
        </w:rPr>
        <w:instrText xml:space="preserve"> ADDIN EN.CITE </w:instrText>
      </w:r>
      <w:r w:rsidRPr="00781E74">
        <w:rPr>
          <w:rFonts w:ascii="Times New Roman" w:hAnsi="Times New Roman" w:cs="Times New Roman"/>
          <w:color w:val="000000" w:themeColor="text1"/>
          <w:sz w:val="24"/>
          <w:szCs w:val="24"/>
        </w:rPr>
        <w:fldChar w:fldCharType="begin">
          <w:fldData xml:space="preserve">PEVuZE5vdGU+PENpdGU+PEF1dGhvcj5Db3k8L0F1dGhvcj48WWVhcj4yMDE5PC9ZZWFyPjxSZWNO
dW0+MTI8L1JlY051bT48RGlzcGxheVRleHQ+WzEyXTwvRGlzcGxheVRleHQ+PHJlY29yZD48cmVj
LW51bWJlcj4xMjwvcmVjLW51bWJlcj48Zm9yZWlnbi1rZXlzPjxrZXkgYXBwPSJFTiIgZGItaWQ9
IjJ6MjBwMjU1bTB0czJtZTU1cDZwNWF2aHJhcnQwdnRlZXAyMCIgdGltZXN0YW1wPSIxNjQzMDQx
MTgxIj4xMj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Pr="00781E74">
        <w:rPr>
          <w:rFonts w:ascii="Times New Roman" w:hAnsi="Times New Roman" w:cs="Times New Roman"/>
          <w:color w:val="000000" w:themeColor="text1"/>
          <w:sz w:val="24"/>
          <w:szCs w:val="24"/>
        </w:rPr>
        <w:instrText xml:space="preserve"> ADDIN EN.CITE.DATA </w:instrText>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2]</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utiliz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in the last 6 month</w:t>
      </w:r>
      <w:r w:rsidRPr="00781E74">
        <w:rPr>
          <w:rFonts w:ascii="Times New Roman" w:hAnsi="Times New Roman" w:cs="Times New Roman"/>
          <w:color w:val="000000" w:themeColor="text1"/>
          <w:sz w:val="24"/>
          <w:szCs w:val="24"/>
        </w:rPr>
        <w:fldChar w:fldCharType="begin"/>
      </w:r>
      <w:r w:rsidRPr="00781E74">
        <w:rPr>
          <w:rFonts w:ascii="Times New Roman" w:hAnsi="Times New Roman" w:cs="Times New Roman"/>
          <w:color w:val="000000" w:themeColor="text1"/>
          <w:sz w:val="24"/>
          <w:szCs w:val="24"/>
        </w:rPr>
        <w:instrText xml:space="preserve"> ADDIN EN.CITE &lt;EndNote&gt;&lt;Cite&gt;&lt;Author&gt;Rolle&lt;/Author&gt;&lt;Year&gt;2019&lt;/Year&gt;&lt;RecNum&gt;13&lt;/RecNum&gt;&lt;DisplayText&gt;[13]&lt;/DisplayText&gt;&lt;record&gt;&lt;rec-number&gt;13&lt;/rec-number&gt;&lt;foreign-keys&gt;&lt;key app="EN" db-id="2z20p255m0ts2me55p6p5avhrart0vteep20" timestamp="1643041181"&gt;13&lt;/key&gt;&lt;/foreign-keys&gt;&lt;ref-type name="Journal Article"&gt;17&lt;/ref-type&gt;&lt;contributors&gt;&lt;authors&gt;&lt;author&gt;Rolle, Charlotte-Paige&lt;/author&gt;&lt;author&gt;Onwubiko, Udodirim&lt;/author&gt;&lt;author&gt;Jo, Jennifer&lt;/author&gt;&lt;author&gt;Sheth, Anandi N.&lt;/author&gt;&lt;author&gt;Kelley, Colleen F.&lt;/author&gt;&lt;author&gt;Holland, David P.&lt;/author&gt;&lt;/authors&gt;&lt;/contributors&gt;&lt;titles&gt;&lt;title&gt;PrEP Implementation and Persistence in a County Health Department Setting in Atlanta, GA&lt;/title&gt;&lt;secondary-title&gt;AIDS and Behavior&lt;/secondary-title&gt;&lt;/titles&gt;&lt;periodical&gt;&lt;full-title&gt;AIDS and Behavior&lt;/full-title&gt;&lt;/periodical&gt;&lt;pages&gt;296-303&lt;/pages&gt;&lt;volume&gt;23&lt;/volume&gt;&lt;number&gt;3&lt;/number&gt;&lt;dates&gt;&lt;year&gt;2019&lt;/year&gt;&lt;pub-dates&gt;&lt;date&gt;2019/10/01&lt;/date&gt;&lt;/pub-dates&gt;&lt;/dates&gt;&lt;isbn&gt;1573-3254&lt;/isbn&gt;&lt;urls&gt;&lt;related-urls&gt;&lt;url&gt;https://doi.org/10.1007/s10461-019-02654-x&lt;/url&gt;&lt;/related-urls&gt;&lt;/urls&gt;&lt;electronic-resource-num&gt;10.1007/s10461-019-02654-x&lt;/electronic-resource-num&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3]</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In many of these definitions, a person’s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as determined by whether they met an arbitrar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hreshold within a pre-specified, often broad, time intervals (e.g., 3 months, 12 months). It is often unclear how the implications of these definitions (for example, a person i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persistent” at month 6 since initiation) are connected to the time-varying risk of suboptimal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he understanding of which is vital to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case management. Furthermore, the broad time interval, in whic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s determined, could increase the risk of ecological bias when it is used for inferring one’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experience at more granular time points. As the result, there is a need to understan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by analyzing the longitudinal trajectory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t a finer scale while considering the linkage between the dynamical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nd their implication for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lastRenderedPageBreak/>
        <w:t xml:space="preserve">Furthermore, no existing studies to our knowledge have generated typologies of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among the MSM populations in the U.S. From the perspectiv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providers, it is important to leverage existing data to describe a typology of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because heterogeneity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patterns among MSM may require tailo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support strategies. More specifically, such an understanding may inform clinicians about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essations and re-initiation, thereby aid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s to target these key timings. In addition, an appropriately characterized typology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s may facilitate patient segmentation, which in turn allows more efficient allocation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 resources. </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us, the overarching goal of this analysis is to describe the common patterns of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using data-driven methodologies to identify latent cluster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We hypothesize that there is substantial heterogeneity in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behaviors such that we may qualitatively differentiate the mined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Furthermore, we aim to identify key individual-level and neighborhood-level characteristics associated with identifi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s. </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Coy and Siegler found that age, health insurance characteristics and pharmacy type are associated with greate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e., having &gt;50% of a month period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upply for over 18 months) in the first two years since initiation among adul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in the U.S. Mental health conditions, particularly depression and </w:t>
      </w:r>
      <w:r w:rsidRPr="00781E74">
        <w:rPr>
          <w:rFonts w:ascii="Times New Roman" w:hAnsi="Times New Roman" w:cs="Times New Roman"/>
          <w:sz w:val="24"/>
          <w:szCs w:val="24"/>
        </w:rPr>
        <w:t>attention deficit hyperactivity disorder (ADHD) have been identified as a risk factor for ART non-adherence in the existing literature</w:t>
      </w:r>
      <w:r w:rsidRPr="00781E74">
        <w:rPr>
          <w:rFonts w:ascii="Times New Roman" w:hAnsi="Times New Roman" w:cs="Times New Roman"/>
          <w:sz w:val="24"/>
          <w:szCs w:val="24"/>
        </w:rPr>
        <w:fldChar w:fldCharType="begin"/>
      </w:r>
      <w:r w:rsidRPr="00781E74">
        <w:rPr>
          <w:rFonts w:ascii="Times New Roman" w:hAnsi="Times New Roman" w:cs="Times New Roman"/>
          <w:sz w:val="24"/>
          <w:szCs w:val="24"/>
        </w:rPr>
        <w:instrText xml:space="preserve"> ADDIN EN.CITE &lt;EndNote&gt;&lt;Cite&gt;&lt;Author&gt;Uthman&lt;/Author&gt;&lt;Year&gt;2014&lt;/Year&gt;&lt;RecNum&gt;14&lt;/RecNum&gt;&lt;DisplayText&gt;[14]&lt;/DisplayText&gt;&lt;record&gt;&lt;rec-number&gt;14&lt;/rec-number&gt;&lt;foreign-keys&gt;&lt;key app="EN" db-id="2z20p255m0ts2me55p6p5avhrart0vteep20" timestamp="1643041181"&gt;14&lt;/key&gt;&lt;/foreign-keys&gt;&lt;ref-type name="Journal Article"&gt;17&lt;/ref-type&gt;&lt;contributors&gt;&lt;authors&gt;&lt;author&gt;Uthman, O. A.&lt;/author&gt;&lt;author&gt;Magidson, J. F.&lt;/author&gt;&lt;author&gt;Safren, S. A.&lt;/author&gt;&lt;author&gt;Nachega, J. B.&lt;/author&gt;&lt;/authors&gt;&lt;/contributors&gt;&lt;auth-address&gt;Warwick-Centre for Applied Health Research and Delivery (WCARHD), Division of Health Sciences, Warwick Medical School, The University of Warwick, Coventry, UK.&lt;/auth-address&gt;&lt;titles&gt;&lt;title&gt;Depression and adherence to antiretroviral therapy in low-, middle- and high-income countries: a systematic review and meta-analysis&lt;/title&gt;&lt;secondary-title&gt;Curr HIV/AIDS Rep&lt;/secondary-title&gt;&lt;/titles&gt;&lt;periodical&gt;&lt;full-title&gt;Curr HIV/AIDS Rep&lt;/full-title&gt;&lt;/periodical&gt;&lt;pages&gt;291-307&lt;/pages&gt;&lt;volume&gt;11&lt;/volume&gt;&lt;number&gt;3&lt;/number&gt;&lt;edition&gt;2014/07/21&lt;/edition&gt;&lt;keywords&gt;&lt;keyword&gt;Anti-HIV Agents/administration &amp;amp; dosage/*therapeutic use&lt;/keyword&gt;&lt;keyword&gt;Depression/*etiology&lt;/keyword&gt;&lt;keyword&gt;Developed Countries&lt;/keyword&gt;&lt;keyword&gt;Developing Countries&lt;/keyword&gt;&lt;keyword&gt;HIV Infections/*complications/*drug therapy&lt;/keyword&gt;&lt;keyword&gt;Medication Adherence/*statistics &amp;amp; numerical data&lt;/keyword&gt;&lt;/keywords&gt;&lt;dates&gt;&lt;year&gt;2014&lt;/year&gt;&lt;pub-dates&gt;&lt;date&gt;Sep&lt;/date&gt;&lt;/pub-dates&gt;&lt;/dates&gt;&lt;isbn&gt;1548-3568 (Print)&amp;#xD;1548-3568&lt;/isbn&gt;&lt;accession-num&gt;25038748&lt;/accession-num&gt;&lt;urls&gt;&lt;/urls&gt;&lt;custom2&gt;PMC4359613&lt;/custom2&gt;&lt;custom6&gt;NIHMS666990&lt;/custom6&gt;&lt;electronic-resource-num&gt;10.1007/s11904-014-0220-1&lt;/electronic-resource-num&gt;&lt;remote-database-provider&gt;NLM&lt;/remote-database-provider&gt;&lt;language&gt;eng&lt;/language&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14]</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open label study (</w:t>
      </w:r>
      <w:proofErr w:type="spellStart"/>
      <w:r w:rsidRPr="00781E74">
        <w:rPr>
          <w:rFonts w:ascii="Times New Roman" w:hAnsi="Times New Roman" w:cs="Times New Roman"/>
          <w:sz w:val="24"/>
          <w:szCs w:val="24"/>
        </w:rPr>
        <w:t>iPrEP</w:t>
      </w:r>
      <w:proofErr w:type="spellEnd"/>
      <w:r w:rsidRPr="00781E74">
        <w:rPr>
          <w:rFonts w:ascii="Times New Roman" w:hAnsi="Times New Roman" w:cs="Times New Roman"/>
          <w:sz w:val="24"/>
          <w:szCs w:val="24"/>
        </w:rPr>
        <w:t xml:space="preserve"> OLE) found a modest association between depression severity and protective level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adherence in the MSM cohort</w:t>
      </w:r>
      <w:r w:rsidRPr="00781E74">
        <w:rPr>
          <w:rFonts w:ascii="Times New Roman" w:hAnsi="Times New Roman" w:cs="Times New Roman"/>
          <w:sz w:val="24"/>
          <w:szCs w:val="24"/>
        </w:rPr>
        <w:fldChar w:fldCharType="begin">
          <w:fldData xml:space="preserve">PEVuZE5vdGU+PENpdGU+PEF1dGhvcj5NZWhyb3RyYTwvQXV0aG9yPjxZZWFyPjIwMTY8L1llYXI+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</w:fldData>
        </w:fldChar>
      </w:r>
      <w:r w:rsidRPr="00781E74">
        <w:rPr>
          <w:rFonts w:ascii="Times New Roman" w:hAnsi="Times New Roman" w:cs="Times New Roman"/>
          <w:sz w:val="24"/>
          <w:szCs w:val="24"/>
        </w:rPr>
        <w:instrText xml:space="preserve"> ADDIN EN.CITE </w:instrText>
      </w:r>
      <w:r w:rsidRPr="00781E74">
        <w:rPr>
          <w:rFonts w:ascii="Times New Roman" w:hAnsi="Times New Roman" w:cs="Times New Roman"/>
          <w:sz w:val="24"/>
          <w:szCs w:val="24"/>
        </w:rPr>
        <w:fldChar w:fldCharType="begin">
          <w:fldData xml:space="preserve">PEVuZE5vdGU+PENpdGU+PEF1dGhvcj5NZWhyb3RyYTwvQXV0aG9yPjxZZWFyPjIwMTY8L1llYXI+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</w:fldData>
        </w:fldChar>
      </w:r>
      <w:r w:rsidRPr="00781E74">
        <w:rPr>
          <w:rFonts w:ascii="Times New Roman" w:hAnsi="Times New Roman" w:cs="Times New Roman"/>
          <w:sz w:val="24"/>
          <w:szCs w:val="24"/>
        </w:rPr>
        <w:instrText xml:space="preserve"> ADDIN EN.CITE.DATA </w:instrText>
      </w:r>
      <w:r w:rsidRPr="00781E74">
        <w:rPr>
          <w:rFonts w:ascii="Times New Roman" w:hAnsi="Times New Roman" w:cs="Times New Roman"/>
          <w:sz w:val="24"/>
          <w:szCs w:val="24"/>
        </w:rPr>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15]</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Given the high prevalence of depression in MSM and the selective nature of prior clinical trial research</w:t>
      </w:r>
      <w:r w:rsidRPr="00781E74">
        <w:rPr>
          <w:rFonts w:ascii="Times New Roman" w:hAnsi="Times New Roman" w:cs="Times New Roman"/>
          <w:sz w:val="24"/>
          <w:szCs w:val="24"/>
        </w:rPr>
        <w:fldChar w:fldCharType="begin">
          <w:fldData xml:space="preserve">PEVuZE5vdGU+PENpdGU+PEF1dGhvcj5Db2NocmFuPC9BdXRob3I+PFllYXI+MjAwMzwvWWVhcj48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</w:fldData>
        </w:fldChar>
      </w:r>
      <w:r w:rsidRPr="00781E74">
        <w:rPr>
          <w:rFonts w:ascii="Times New Roman" w:hAnsi="Times New Roman" w:cs="Times New Roman"/>
          <w:sz w:val="24"/>
          <w:szCs w:val="24"/>
        </w:rPr>
        <w:instrText xml:space="preserve"> ADDIN EN.CITE </w:instrText>
      </w:r>
      <w:r w:rsidRPr="00781E74">
        <w:rPr>
          <w:rFonts w:ascii="Times New Roman" w:hAnsi="Times New Roman" w:cs="Times New Roman"/>
          <w:sz w:val="24"/>
          <w:szCs w:val="24"/>
        </w:rPr>
        <w:fldChar w:fldCharType="begin">
          <w:fldData xml:space="preserve">PEVuZE5vdGU+PENpdGU+PEF1dGhvcj5Db2NocmFuPC9BdXRob3I+PFllYXI+MjAwMzwvWWVhcj48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</w:fldData>
        </w:fldChar>
      </w:r>
      <w:r w:rsidRPr="00781E74">
        <w:rPr>
          <w:rFonts w:ascii="Times New Roman" w:hAnsi="Times New Roman" w:cs="Times New Roman"/>
          <w:sz w:val="24"/>
          <w:szCs w:val="24"/>
        </w:rPr>
        <w:instrText xml:space="preserve"> ADDIN EN.CITE.DATA </w:instrText>
      </w:r>
      <w:r w:rsidRPr="00781E74">
        <w:rPr>
          <w:rFonts w:ascii="Times New Roman" w:hAnsi="Times New Roman" w:cs="Times New Roman"/>
          <w:sz w:val="24"/>
          <w:szCs w:val="24"/>
        </w:rPr>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16, 17]</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gaining further understanding on how depression is associated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ersistence in a general population study is critical. Similarly, past research on ADHD suggested that individuals with ADHD have greater tendency of medication non-adherence (e.g., diabetes patients</w:t>
      </w:r>
      <w:r w:rsidRPr="00781E74">
        <w:rPr>
          <w:rFonts w:ascii="Times New Roman" w:hAnsi="Times New Roman" w:cs="Times New Roman"/>
          <w:sz w:val="24"/>
          <w:szCs w:val="24"/>
        </w:rPr>
        <w:fldChar w:fldCharType="begin"/>
      </w:r>
      <w:r w:rsidRPr="00781E74">
        <w:rPr>
          <w:rFonts w:ascii="Times New Roman" w:hAnsi="Times New Roman" w:cs="Times New Roman"/>
          <w:sz w:val="24"/>
          <w:szCs w:val="24"/>
        </w:rPr>
        <w:instrText xml:space="preserve"> ADDIN EN.CITE &lt;EndNote&gt;&lt;Cite&gt;&lt;Author&gt;Miller&lt;/Author&gt;&lt;Year&gt;2015&lt;/Year&gt;&lt;RecNum&gt;18&lt;/RecNum&gt;&lt;DisplayText&gt;[18]&lt;/DisplayText&gt;&lt;record&gt;&lt;rec-number&gt;18&lt;/rec-number&gt;&lt;foreign-keys&gt;&lt;key app="EN" db-id="2z20p255m0ts2me55p6p5avhrart0vteep20" timestamp="1643041181"&gt;18&lt;/key&gt;&lt;/foreign-keys&gt;&lt;ref-type name="Book"&gt;6&lt;/ref-type&gt;&lt;contributors&gt;&lt;authors&gt;&lt;author&gt;Miller, Kellee M&lt;/author&gt;&lt;/authors&gt;&lt;/contributors&gt;&lt;titles&gt;&lt;title&gt;Assessment of the Impact of Attention Deficit Hyperactivity Disorder on Diabetes Management and Glycemic Control among Adolescents and Young Adults with Type 1 Diabetes&lt;/title&gt;&lt;/titles&gt;&lt;dates&gt;&lt;year&gt;2015&lt;/year&gt;&lt;/dates&gt;&lt;publisher&gt;University of South Florida&lt;/publisher&gt;&lt;isbn&gt;1321978235&lt;/isbn&gt;&lt;urls&gt;&lt;/urls&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18]</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HIV patients </w:t>
      </w:r>
      <w:r w:rsidRPr="00781E74">
        <w:rPr>
          <w:rFonts w:ascii="Times New Roman" w:hAnsi="Times New Roman" w:cs="Times New Roman"/>
          <w:sz w:val="24"/>
          <w:szCs w:val="24"/>
        </w:rPr>
        <w:fldChar w:fldCharType="begin">
          <w:fldData xml:space="preserve">PEVuZE5vdGU+PENpdGU+PEF1dGhvcj5VeXNhbDwvQXV0aG9yPjxZZWFyPjIwMjA8L1llYXI+PFJl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</w:fldData>
        </w:fldChar>
      </w:r>
      <w:r w:rsidRPr="00781E74">
        <w:rPr>
          <w:rFonts w:ascii="Times New Roman" w:hAnsi="Times New Roman" w:cs="Times New Roman"/>
          <w:sz w:val="24"/>
          <w:szCs w:val="24"/>
        </w:rPr>
        <w:instrText xml:space="preserve"> ADDIN EN.CITE </w:instrText>
      </w:r>
      <w:r w:rsidRPr="00781E74">
        <w:rPr>
          <w:rFonts w:ascii="Times New Roman" w:hAnsi="Times New Roman" w:cs="Times New Roman"/>
          <w:sz w:val="24"/>
          <w:szCs w:val="24"/>
        </w:rPr>
        <w:fldChar w:fldCharType="begin">
          <w:fldData xml:space="preserve">PEVuZE5vdGU+PENpdGU+PEF1dGhvcj5VeXNhbDwvQXV0aG9yPjxZZWFyPjIwMjA8L1llYXI+PFJl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</w:fldData>
        </w:fldChar>
      </w:r>
      <w:r w:rsidRPr="00781E74">
        <w:rPr>
          <w:rFonts w:ascii="Times New Roman" w:hAnsi="Times New Roman" w:cs="Times New Roman"/>
          <w:sz w:val="24"/>
          <w:szCs w:val="24"/>
        </w:rPr>
        <w:instrText xml:space="preserve"> ADDIN EN.CITE.DATA </w:instrText>
      </w:r>
      <w:r w:rsidRPr="00781E74">
        <w:rPr>
          <w:rFonts w:ascii="Times New Roman" w:hAnsi="Times New Roman" w:cs="Times New Roman"/>
          <w:sz w:val="24"/>
          <w:szCs w:val="24"/>
        </w:rPr>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19]</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No previous studies to our knowledge have explored the association between ADHD and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ersistence among MSM. The disparity i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by race/ethnicity</w:t>
      </w:r>
      <w:r w:rsidRPr="00781E74">
        <w:rPr>
          <w:rFonts w:ascii="Times New Roman" w:hAnsi="Times New Roman" w:cs="Times New Roman"/>
          <w:sz w:val="24"/>
          <w:szCs w:val="24"/>
        </w:rPr>
        <w:fldChar w:fldCharType="begin">
          <w:fldData xml:space="preserve">PEVuZE5vdGU+PENpdGU+PEF1dGhvcj5LYW5ueTwvQXV0aG9yPjxZZWFyPjIwMTk8L1llYXI+PFJl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</w:fldData>
        </w:fldChar>
      </w:r>
      <w:r w:rsidRPr="00781E74">
        <w:rPr>
          <w:rFonts w:ascii="Times New Roman" w:hAnsi="Times New Roman" w:cs="Times New Roman"/>
          <w:sz w:val="24"/>
          <w:szCs w:val="24"/>
        </w:rPr>
        <w:instrText xml:space="preserve"> ADDIN EN.CITE </w:instrText>
      </w:r>
      <w:r w:rsidRPr="00781E74">
        <w:rPr>
          <w:rFonts w:ascii="Times New Roman" w:hAnsi="Times New Roman" w:cs="Times New Roman"/>
          <w:sz w:val="24"/>
          <w:szCs w:val="24"/>
        </w:rPr>
        <w:fldChar w:fldCharType="begin">
          <w:fldData xml:space="preserve">PEVuZE5vdGU+PENpdGU+PEF1dGhvcj5LYW5ueTwvQXV0aG9yPjxZZWFyPjIwMTk8L1llYXI+PFJl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</w:fldData>
        </w:fldChar>
      </w:r>
      <w:r w:rsidRPr="00781E74">
        <w:rPr>
          <w:rFonts w:ascii="Times New Roman" w:hAnsi="Times New Roman" w:cs="Times New Roman"/>
          <w:sz w:val="24"/>
          <w:szCs w:val="24"/>
        </w:rPr>
        <w:instrText xml:space="preserve"> ADDIN EN.CITE.DATA </w:instrText>
      </w:r>
      <w:r w:rsidRPr="00781E74">
        <w:rPr>
          <w:rFonts w:ascii="Times New Roman" w:hAnsi="Times New Roman" w:cs="Times New Roman"/>
          <w:sz w:val="24"/>
          <w:szCs w:val="24"/>
        </w:rPr>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20]</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nd neighborhood-level factors (e.g., socioeconomic economic status</w:t>
      </w:r>
      <w:r w:rsidRPr="00781E74">
        <w:rPr>
          <w:rFonts w:ascii="Times New Roman" w:hAnsi="Times New Roman" w:cs="Times New Roman"/>
          <w:sz w:val="24"/>
          <w:szCs w:val="24"/>
        </w:rPr>
        <w:fldChar w:fldCharType="begin"/>
      </w:r>
      <w:r w:rsidRPr="00781E74">
        <w:rPr>
          <w:rFonts w:ascii="Times New Roman" w:hAnsi="Times New Roman" w:cs="Times New Roman"/>
          <w:sz w:val="24"/>
          <w:szCs w:val="24"/>
        </w:rPr>
        <w:instrText xml:space="preserve"> ADDIN EN.CITE &lt;EndNote&gt;&lt;Cite&gt;&lt;Author&gt;Hojilla&lt;/Author&gt;&lt;Year&gt;2021&lt;/Year&gt;&lt;RecNum&gt;21&lt;/RecNum&gt;&lt;DisplayText&gt;[21]&lt;/DisplayText&gt;&lt;record&gt;&lt;rec-number&gt;21&lt;/rec-number&gt;&lt;foreign-keys&gt;&lt;key app="EN" db-id="2z20p255m0ts2me55p6p5avhrart0vteep20" timestamp="1643041181"&gt;21&lt;/key&gt;&lt;/foreign-keys&gt;&lt;ref-type name="Journal Article"&gt;17&lt;/ref-type&gt;&lt;contributors&gt;&lt;authors&gt;&lt;author&gt;Hojilla, J. Carlo&lt;/author&gt;&lt;author&gt;Hurley, Leo B.&lt;/author&gt;&lt;author&gt;Marcus, Julia L.&lt;/author&gt;&lt;author&gt;Silverberg, Michael J.&lt;/author&gt;&lt;author&gt;Skarbinski, Jacek&lt;/author&gt;&lt;author&gt;Satre, Derek D.&lt;/author&gt;&lt;author&gt;Volk, Jonathan E.&lt;/author&gt;&lt;/authors&gt;&lt;/contributors&gt;&lt;titles&gt;&lt;title&gt;Characterization of HIV Preexposure Prophylaxis Use Behaviors and HIV Incidence Among US Adults in an Integrated Health Care System&lt;/title&gt;&lt;secondary-title&gt;JAMA Network Open&lt;/secondary-title&gt;&lt;/titles&gt;&lt;periodical&gt;&lt;full-title&gt;JAMA Network Open&lt;/full-title&gt;&lt;/periodical&gt;&lt;pages&gt;e2122692-e2122692&lt;/pages&gt;&lt;volume&gt;4&lt;/volume&gt;&lt;number&gt;8&lt;/number&gt;&lt;dates&gt;&lt;year&gt;2021&lt;/year&gt;&lt;/dates&gt;&lt;isbn&gt;2574-3805&lt;/isbn&gt;&lt;urls&gt;&lt;related-urls&gt;&lt;url&gt;https://doi.org/10.1001/jamanetworkopen.2021.22692&lt;/url&gt;&lt;/related-urls&gt;&lt;/urls&gt;&lt;electronic-resource-num&gt;10.1001/jamanetworkopen.2021.22692&lt;/electronic-resource-num&gt;&lt;access-date&gt;1/17/2022&lt;/access-date&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21]</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service density</w:t>
      </w:r>
      <w:r w:rsidRPr="00781E74">
        <w:rPr>
          <w:rFonts w:ascii="Times New Roman" w:hAnsi="Times New Roman" w:cs="Times New Roman"/>
          <w:sz w:val="24"/>
          <w:szCs w:val="24"/>
        </w:rPr>
        <w:fldChar w:fldCharType="begin"/>
      </w:r>
      <w:r w:rsidRPr="00781E74">
        <w:rPr>
          <w:rFonts w:ascii="Times New Roman" w:hAnsi="Times New Roman" w:cs="Times New Roman"/>
          <w:sz w:val="24"/>
          <w:szCs w:val="24"/>
        </w:rPr>
        <w:instrText xml:space="preserve"> ADDIN EN.CITE &lt;EndNote&gt;&lt;Cite&gt;&lt;Author&gt;Kim&lt;/Author&gt;&lt;Year&gt;2021&lt;/Year&gt;&lt;RecNum&gt;22&lt;/RecNum&gt;&lt;DisplayText&gt;[22]&lt;/DisplayText&gt;&lt;record&gt;&lt;rec-number&gt;22&lt;/rec-number&gt;&lt;foreign-keys&gt;&lt;key app="EN" db-id="2z20p255m0ts2me55p6p5avhrart0vteep20" timestamp="1643041182"&gt;22&lt;/key&gt;&lt;/foreign-keys&gt;&lt;ref-type name="Journal Article"&gt;17&lt;/ref-type&gt;&lt;contributors&gt;&lt;authors&gt;&lt;author&gt;Kim, Byoungjun&lt;/author&gt;&lt;author&gt;Chaix, Basile&lt;/author&gt;&lt;author&gt;Chen, Yen-Tyng&lt;/author&gt;&lt;author&gt;Callander, Denton&lt;/author&gt;&lt;author&gt;Regan, Seann D.&lt;/author&gt;&lt;author&gt;Duncan, Dustin T.&lt;/author&gt;&lt;/authors&gt;&lt;/contributors&gt;&lt;titles&gt;&lt;title&gt;Geographic Density and Uptake of Pre-exposure Prophylaxis (PrEP) Among Young Gay, Bisexual and Other Sexual Minority Men: A Global Positioning System (GPS) Study&lt;/title&gt;&lt;secondary-title&gt;AIDS and Behavior&lt;/secondary-title&gt;&lt;/titles&gt;&lt;periodical&gt;&lt;full-title&gt;AIDS and Behavior&lt;/full-title&gt;&lt;/periodical&gt;&lt;pages&gt;155-164&lt;/pages&gt;&lt;volume&gt;25&lt;/volume&gt;&lt;number&gt;2&lt;/number&gt;&lt;dates&gt;&lt;year&gt;2021&lt;/year&gt;&lt;pub-dates&gt;&lt;date&gt;2021/11/01&lt;/date&gt;&lt;/pub-dates&gt;&lt;/dates&gt;&lt;isbn&gt;1573-3254&lt;/isbn&gt;&lt;urls&gt;&lt;related-urls&gt;&lt;url&gt;https://doi.org/10.1007/s10461-021-03249-1&lt;/url&gt;&lt;/related-urls&gt;&lt;/urls&gt;&lt;electronic-resource-num&gt;10.1007/s10461-021-03249-1&lt;/electronic-resource-num&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2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nd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have also been documented in existing literature.  </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Findings regarding the presence or absence of heterogeneity in patient characteristics b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 class will facilitate the hypothesis-generating process for future research that aims to understand mechanisms by which individual-level and neighborhood-level characteristics are associated with certa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patterns. The product of this analysis will enable development of adaptiv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s by providing specific recommendations on the identification of groups at high risk fo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non-persistence (according to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 as the intervention target. </w:t>
      </w:r>
    </w:p>
    <w:p w:rsidR="00F32AE6" w:rsidRPr="00781E74" w:rsidRDefault="00F32AE6" w:rsidP="00F32AE6">
      <w:pPr>
        <w:spacing w:before="120" w:line="240" w:lineRule="auto"/>
        <w:rPr>
          <w:rFonts w:ascii="Times New Roman" w:hAnsi="Times New Roman" w:cs="Times New Roman"/>
          <w:color w:val="000000" w:themeColor="text1"/>
          <w:sz w:val="24"/>
          <w:szCs w:val="24"/>
        </w:rPr>
      </w:pPr>
    </w:p>
    <w:p w:rsidR="00F32AE6" w:rsidRPr="00781E74" w:rsidRDefault="00F32AE6" w:rsidP="00F32AE6">
      <w:pPr>
        <w:spacing w:before="120" w:line="240" w:lineRule="auto"/>
        <w:rPr>
          <w:rFonts w:ascii="Times New Roman" w:hAnsi="Times New Roman" w:cs="Times New Roman"/>
          <w:color w:val="000000" w:themeColor="text1"/>
          <w:sz w:val="24"/>
          <w:szCs w:val="24"/>
        </w:rPr>
      </w:pPr>
    </w:p>
    <w:p w:rsidR="00F32AE6" w:rsidRPr="00781E74" w:rsidRDefault="00F32AE6" w:rsidP="00F32AE6">
      <w:pPr>
        <w:pStyle w:val="Heading2"/>
        <w:rPr>
          <w:rFonts w:cs="Times New Roman"/>
          <w:b w:val="0"/>
        </w:rPr>
      </w:pPr>
      <w:bookmarkStart w:id="2" w:name="_Toc93957152"/>
      <w:r w:rsidRPr="00781E74">
        <w:rPr>
          <w:rFonts w:cs="Times New Roman"/>
          <w:b w:val="0"/>
        </w:rPr>
        <w:lastRenderedPageBreak/>
        <w:t>2.2 Methods</w:t>
      </w:r>
      <w:bookmarkEnd w:id="2"/>
    </w:p>
    <w:p w:rsidR="00F32AE6" w:rsidRPr="00781E74" w:rsidRDefault="00F32AE6" w:rsidP="00F32AE6">
      <w:pPr>
        <w:pStyle w:val="Heading3"/>
        <w:rPr>
          <w:rFonts w:cs="Times New Roman"/>
          <w:b w:val="0"/>
        </w:rPr>
      </w:pPr>
      <w:bookmarkStart w:id="3" w:name="_Toc93957153"/>
      <w:r w:rsidRPr="00781E74">
        <w:rPr>
          <w:rFonts w:cs="Times New Roman"/>
        </w:rPr>
        <w:t>2.2.1 Data source &amp; study population</w:t>
      </w:r>
      <w:bookmarkEnd w:id="3"/>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The target population in this study is the adult (aged 18 – 65 years) MSM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in the US. To obtain a representative dataset for this population, we will extract about 6,000 simple random </w:t>
      </w:r>
      <w:bookmarkStart w:id="4" w:name="_GoBack"/>
      <w:bookmarkEnd w:id="4"/>
      <w:r w:rsidRPr="00781E74">
        <w:rPr>
          <w:rFonts w:ascii="Times New Roman" w:hAnsi="Times New Roman" w:cs="Times New Roman"/>
          <w:sz w:val="24"/>
          <w:szCs w:val="24"/>
        </w:rPr>
        <w:t xml:space="preserve">samples of all adult male users who had at least two years of longitudinal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escription fill records by 1/1/2020 </w:t>
      </w:r>
      <w:bookmarkStart w:id="5" w:name="_Hlk87449587"/>
      <w:r w:rsidRPr="00781E74">
        <w:rPr>
          <w:rFonts w:ascii="Times New Roman" w:hAnsi="Times New Roman" w:cs="Times New Roman"/>
          <w:sz w:val="24"/>
          <w:szCs w:val="24"/>
        </w:rPr>
        <w:t xml:space="preserve">(i.e., initiated o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in 1/1/2015 ~ 1/1/2018) </w:t>
      </w:r>
      <w:bookmarkEnd w:id="5"/>
      <w:r w:rsidRPr="00781E74">
        <w:rPr>
          <w:rFonts w:ascii="Times New Roman" w:hAnsi="Times New Roman" w:cs="Times New Roman"/>
          <w:sz w:val="24"/>
          <w:szCs w:val="24"/>
        </w:rPr>
        <w:t xml:space="preserve">from a national commercial pharmacy. The inclusion criteria for a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escription fill record are: </w:t>
      </w:r>
    </w:p>
    <w:p w:rsidR="00F32AE6" w:rsidRPr="00781E74" w:rsidRDefault="00F32AE6" w:rsidP="00F32AE6">
      <w:pPr>
        <w:pStyle w:val="ListParagraph"/>
        <w:numPr>
          <w:ilvl w:val="0"/>
          <w:numId w:val="1"/>
        </w:numPr>
        <w:rPr>
          <w:rFonts w:ascii="Times New Roman" w:hAnsi="Times New Roman" w:cs="Times New Roman"/>
          <w:sz w:val="24"/>
          <w:szCs w:val="24"/>
        </w:rPr>
      </w:pPr>
      <w:bookmarkStart w:id="6" w:name="_Hlk87447709"/>
      <w:r w:rsidRPr="00781E74">
        <w:rPr>
          <w:rFonts w:ascii="Times New Roman" w:hAnsi="Times New Roman" w:cs="Times New Roman"/>
          <w:sz w:val="24"/>
          <w:szCs w:val="24"/>
        </w:rPr>
        <w:t xml:space="preserve">Anti-retroviral monotherapy that consists of only </w:t>
      </w:r>
      <w:r w:rsidRPr="00781E74">
        <w:rPr>
          <w:rFonts w:ascii="Times New Roman" w:hAnsi="Times New Roman" w:cs="Times New Roman"/>
          <w:color w:val="000000" w:themeColor="text1"/>
          <w:sz w:val="24"/>
          <w:szCs w:val="24"/>
        </w:rPr>
        <w:t>TDF-FTC. This excludes prescriptions to treat HIV that are required to include other antiretroviral medications</w:t>
      </w:r>
    </w:p>
    <w:p w:rsidR="00F32AE6" w:rsidRPr="00781E74" w:rsidRDefault="00F32AE6" w:rsidP="00F32AE6">
      <w:pPr>
        <w:pStyle w:val="ListParagraph"/>
        <w:numPr>
          <w:ilvl w:val="0"/>
          <w:numId w:val="1"/>
        </w:numPr>
        <w:rPr>
          <w:rFonts w:ascii="Times New Roman" w:hAnsi="Times New Roman" w:cs="Times New Roman"/>
          <w:sz w:val="24"/>
          <w:szCs w:val="24"/>
        </w:rPr>
      </w:pPr>
      <w:r w:rsidRPr="00781E74">
        <w:rPr>
          <w:rFonts w:ascii="Times New Roman" w:hAnsi="Times New Roman" w:cs="Times New Roman"/>
          <w:sz w:val="24"/>
          <w:szCs w:val="24"/>
        </w:rPr>
        <w:t xml:space="preserve">To be identified as a prescription record associated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initiation, have at least a 60-day supply of TDF-FTC; less supply duration (e.g. 30 days) indicates HIV post-exposure prophylaxis.</w:t>
      </w:r>
    </w:p>
    <w:bookmarkEnd w:id="6"/>
    <w:p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In addition to prescription data, we will extract individual-level demographic, financial, and geographic information from the commercial pharmacy’s prescription database, in order to assess their association with longitudinal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ersistence patterns (Table 1). In addition, we will create numbers of ZIP-3-level characteristics for each study subject, using the geographic information (ZIP code) from th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for the association analysis (Table 1).</w:t>
      </w:r>
      <w:r w:rsidRPr="00781E74">
        <w:rPr>
          <w:rFonts w:ascii="Times New Roman" w:eastAsia="Times New Roman" w:hAnsi="Times New Roman" w:cs="Times New Roman"/>
          <w:color w:val="000000"/>
          <w:sz w:val="24"/>
          <w:szCs w:val="24"/>
          <w:bdr w:val="none" w:sz="0" w:space="0" w:color="auto" w:frame="1"/>
        </w:rPr>
        <w:t xml:space="preserve"> </w:t>
      </w:r>
      <w:r w:rsidRPr="00781E74">
        <w:rPr>
          <w:rFonts w:ascii="Times New Roman" w:hAnsi="Times New Roman" w:cs="Times New Roman"/>
          <w:sz w:val="24"/>
          <w:szCs w:val="24"/>
        </w:rPr>
        <w:t xml:space="preserve">Variables in Table 1 are selected based on data availability and observed associations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and HIV treatment adherence </w:t>
      </w:r>
      <w:r w:rsidRPr="00781E74">
        <w:rPr>
          <w:rFonts w:ascii="Times New Roman" w:hAnsi="Times New Roman" w:cs="Times New Roman"/>
          <w:sz w:val="24"/>
          <w:szCs w:val="24"/>
        </w:rPr>
        <w:fldChar w:fldCharType="begin">
          <w:fldData xml:space="preserve">PEVuZE5vdGU+PENpdGU+PEF1dGhvcj5VdGhtYW48L0F1dGhvcj48WWVhcj4yMDE0PC9ZZWFyPjxS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</w:fldData>
        </w:fldChar>
      </w:r>
      <w:r w:rsidRPr="00781E74">
        <w:rPr>
          <w:rFonts w:ascii="Times New Roman" w:hAnsi="Times New Roman" w:cs="Times New Roman"/>
          <w:sz w:val="24"/>
          <w:szCs w:val="24"/>
        </w:rPr>
        <w:instrText xml:space="preserve"> ADDIN EN.CITE </w:instrText>
      </w:r>
      <w:r w:rsidRPr="00781E74">
        <w:rPr>
          <w:rFonts w:ascii="Times New Roman" w:hAnsi="Times New Roman" w:cs="Times New Roman"/>
          <w:sz w:val="24"/>
          <w:szCs w:val="24"/>
        </w:rPr>
        <w:fldChar w:fldCharType="begin">
          <w:fldData xml:space="preserve">PEVuZE5vdGU+PENpdGU+PEF1dGhvcj5VdGhtYW48L0F1dGhvcj48WWVhcj4yMDE0PC9ZZWFyPjxS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</w:fldData>
        </w:fldChar>
      </w:r>
      <w:r w:rsidRPr="00781E74">
        <w:rPr>
          <w:rFonts w:ascii="Times New Roman" w:hAnsi="Times New Roman" w:cs="Times New Roman"/>
          <w:sz w:val="24"/>
          <w:szCs w:val="24"/>
        </w:rPr>
        <w:instrText xml:space="preserve"> ADDIN EN.CITE.DATA </w:instrText>
      </w:r>
      <w:r w:rsidRPr="00781E74">
        <w:rPr>
          <w:rFonts w:ascii="Times New Roman" w:hAnsi="Times New Roman" w:cs="Times New Roman"/>
          <w:sz w:val="24"/>
          <w:szCs w:val="24"/>
        </w:rPr>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14-23]</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rsidR="00F32AE6" w:rsidRPr="00781E74" w:rsidRDefault="00F32AE6" w:rsidP="00F32AE6">
      <w:pPr>
        <w:rPr>
          <w:rFonts w:ascii="Times New Roman" w:hAnsi="Times New Roman" w:cs="Times New Roman"/>
          <w:b/>
          <w:sz w:val="24"/>
          <w:szCs w:val="24"/>
        </w:rPr>
      </w:pPr>
      <w:r w:rsidRPr="00781E74">
        <w:rPr>
          <w:rFonts w:ascii="Times New Roman" w:hAnsi="Times New Roman" w:cs="Times New Roman"/>
          <w:b/>
          <w:sz w:val="24"/>
          <w:szCs w:val="24"/>
        </w:rPr>
        <w:t xml:space="preserve">Table 1. </w:t>
      </w:r>
      <w:r w:rsidRPr="00781E74">
        <w:rPr>
          <w:rFonts w:ascii="Times New Roman" w:hAnsi="Times New Roman" w:cs="Times New Roman"/>
          <w:sz w:val="24"/>
          <w:szCs w:val="24"/>
        </w:rPr>
        <w:t xml:space="preserve">Individual-level and neighborhood-level characteristics selected for the association analysis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trajectory patterns. </w:t>
      </w:r>
    </w:p>
    <w:tbl>
      <w:tblPr>
        <w:tblStyle w:val="TableGrid"/>
        <w:tblW w:w="0" w:type="auto"/>
        <w:tblLook w:val="04A0" w:firstRow="1" w:lastRow="0" w:firstColumn="1" w:lastColumn="0" w:noHBand="0" w:noVBand="1"/>
      </w:tblPr>
      <w:tblGrid>
        <w:gridCol w:w="1968"/>
        <w:gridCol w:w="2672"/>
        <w:gridCol w:w="1323"/>
        <w:gridCol w:w="3387"/>
      </w:tblGrid>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Variable Name</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Definition/Note</w:t>
            </w: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Variable Type</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Level (if applicable)</w:t>
            </w:r>
          </w:p>
        </w:tc>
      </w:tr>
      <w:tr w:rsidR="00F32AE6" w:rsidRPr="00781E74" w:rsidTr="00E35B89">
        <w:tc>
          <w:tcPr>
            <w:tcW w:w="9350" w:type="dxa"/>
            <w:gridSpan w:val="4"/>
            <w:shd w:val="clear" w:color="auto" w:fill="000000" w:themeFill="text1"/>
          </w:tcPr>
          <w:p w:rsidR="00F32AE6" w:rsidRPr="00781E74" w:rsidRDefault="00F32AE6" w:rsidP="00E35B89">
            <w:pPr>
              <w:tabs>
                <w:tab w:val="center" w:pos="4680"/>
              </w:tabs>
              <w:rPr>
                <w:rFonts w:ascii="Times New Roman" w:eastAsia="Times New Roman" w:hAnsi="Times New Roman" w:cs="Times New Roman"/>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 xml:space="preserve">Individual-level characteristics. Source: Commercial pharmacy database </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Age at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initiation (</w:t>
            </w:r>
            <w:proofErr w:type="spellStart"/>
            <w:r w:rsidRPr="00781E74">
              <w:rPr>
                <w:rFonts w:ascii="Times New Roman" w:eastAsia="Times New Roman" w:hAnsi="Times New Roman" w:cs="Times New Roman"/>
                <w:color w:val="000000"/>
                <w:sz w:val="24"/>
                <w:szCs w:val="24"/>
                <w:bdr w:val="none" w:sz="0" w:space="0" w:color="auto" w:frame="1"/>
              </w:rPr>
              <w:t>yr</w:t>
            </w:r>
            <w:proofErr w:type="spellEnd"/>
            <w:r w:rsidRPr="00781E74">
              <w:rPr>
                <w:rFonts w:ascii="Times New Roman" w:eastAsia="Times New Roman" w:hAnsi="Times New Roman" w:cs="Times New Roman"/>
                <w:color w:val="000000"/>
                <w:sz w:val="24"/>
                <w:szCs w:val="24"/>
                <w:bdr w:val="none" w:sz="0" w:space="0" w:color="auto" w:frame="1"/>
              </w:rPr>
              <w:t>)</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Year of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initiation</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May provide insights regarding the secular trend of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 behaviors </w:t>
            </w: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2015, 2016, 2017, 2018</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rimary payer type</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Source of payment used most frequently in the 2-year tracking period. If two sources of payments were received, the commercial or government (including VA/Tricare) insurance coverage will be prioritized over other copay assistance.</w:t>
            </w: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415" w:type="dxa"/>
          </w:tcPr>
          <w:p w:rsidR="00F32AE6" w:rsidRPr="00781E74" w:rsidRDefault="00F32AE6"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Commercial </w:t>
            </w:r>
          </w:p>
          <w:p w:rsidR="00F32AE6" w:rsidRPr="00781E74" w:rsidRDefault="00F32AE6"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Government (Medicaid, Medicare)</w:t>
            </w:r>
          </w:p>
          <w:p w:rsidR="00F32AE6" w:rsidRPr="00781E74" w:rsidRDefault="00F32AE6"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Tricare/Veteran administration</w:t>
            </w:r>
          </w:p>
          <w:p w:rsidR="00F32AE6" w:rsidRPr="00781E74" w:rsidRDefault="00F32AE6"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Others</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lastRenderedPageBreak/>
              <w:t>Average copay per month (USD)</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Average out-of-pocket payment per month over the duratio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medication was filled</w:t>
            </w: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harmacy type</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415" w:type="dxa"/>
          </w:tcPr>
          <w:p w:rsidR="00F32AE6" w:rsidRPr="00781E74" w:rsidRDefault="00F32AE6" w:rsidP="00F32AE6">
            <w:pPr>
              <w:pStyle w:val="ListParagraph"/>
              <w:numPr>
                <w:ilvl w:val="0"/>
                <w:numId w:val="3"/>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mmunity-based specialty pharmacy</w:t>
            </w:r>
          </w:p>
          <w:p w:rsidR="00F32AE6" w:rsidRPr="00781E74" w:rsidRDefault="00F32AE6" w:rsidP="00F32AE6">
            <w:pPr>
              <w:pStyle w:val="ListParagraph"/>
              <w:numPr>
                <w:ilvl w:val="0"/>
                <w:numId w:val="3"/>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Traditional retail pharmacy</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rovider type</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415" w:type="dxa"/>
          </w:tcPr>
          <w:p w:rsidR="00F32AE6" w:rsidRPr="00781E74" w:rsidRDefault="00F32AE6" w:rsidP="00F32AE6">
            <w:pPr>
              <w:pStyle w:val="ListParagraph"/>
              <w:numPr>
                <w:ilvl w:val="0"/>
                <w:numId w:val="4"/>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Medical doctors</w:t>
            </w:r>
          </w:p>
          <w:p w:rsidR="00F32AE6" w:rsidRPr="00781E74" w:rsidRDefault="00F32AE6" w:rsidP="00F32AE6">
            <w:pPr>
              <w:pStyle w:val="ListParagraph"/>
              <w:numPr>
                <w:ilvl w:val="0"/>
                <w:numId w:val="4"/>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hysician assistants/nursing practitioner</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Depression medication prescription</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Precise medication inclusion criteria will be based on prior studies from the commercial pharmacy. </w:t>
            </w: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Yes/No</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ADHD medication prescription</w:t>
            </w:r>
          </w:p>
        </w:tc>
        <w:tc>
          <w:tcPr>
            <w:tcW w:w="270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Precise medication inclusion criteria will be based on prior studies from the commercial pharmacy. </w:t>
            </w: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Yes/No</w:t>
            </w:r>
          </w:p>
        </w:tc>
      </w:tr>
      <w:tr w:rsidR="00F32AE6" w:rsidRPr="00781E74" w:rsidTr="00E35B89">
        <w:tc>
          <w:tcPr>
            <w:tcW w:w="9350" w:type="dxa"/>
            <w:gridSpan w:val="4"/>
            <w:shd w:val="clear" w:color="auto" w:fill="000000" w:themeFill="text1"/>
          </w:tcPr>
          <w:p w:rsidR="00F32AE6" w:rsidRPr="00781E74" w:rsidRDefault="00F32AE6" w:rsidP="00E35B89">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 xml:space="preserve">ZIP-3-level characteristics. Source: US Census </w:t>
            </w: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centrations of black populations</w:t>
            </w:r>
          </w:p>
        </w:tc>
        <w:tc>
          <w:tcPr>
            <w:tcW w:w="2700" w:type="dxa"/>
            <w:vMerge w:val="restart"/>
            <w:vAlign w:val="center"/>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Unit: per 100,000 people</w:t>
            </w:r>
          </w:p>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centration of Latinx/Hispanic population</w:t>
            </w:r>
          </w:p>
        </w:tc>
        <w:tc>
          <w:tcPr>
            <w:tcW w:w="2700" w:type="dxa"/>
            <w:vMerge/>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Concentrations of residents under poverty threshold</w:t>
            </w:r>
          </w:p>
        </w:tc>
        <w:tc>
          <w:tcPr>
            <w:tcW w:w="2700" w:type="dxa"/>
            <w:vMerge/>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Concentrations of residents uninsured</w:t>
            </w:r>
          </w:p>
        </w:tc>
        <w:tc>
          <w:tcPr>
            <w:tcW w:w="2700" w:type="dxa"/>
            <w:vMerge/>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rsidTr="00E35B89">
        <w:tc>
          <w:tcPr>
            <w:tcW w:w="197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Density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ovid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egler&lt;/Author&gt;&lt;Year&gt;2017&lt;/Year&gt;&lt;RecNum&gt;181&lt;/RecNum&gt;&lt;DisplayText&gt;[24]&lt;/DisplayText&gt;&lt;record&gt;&lt;rec-number&gt;181&lt;/rec-number&gt;&lt;foreign-keys&gt;&lt;key app="EN" db-id="2z20p255m0ts2me55p6p5avhrart0vteep20" timestamp="1643116198"&gt;181&lt;/key&gt;&lt;/foreign-keys&gt;&lt;ref-type name="Journal Article"&gt;17&lt;/ref-type&gt;&lt;contributors&gt;&lt;authors&gt;&lt;author&gt;Siegler, A. J.&lt;/author&gt;&lt;author&gt;Wirtz, S.&lt;/author&gt;&lt;author&gt;Weber, S.&lt;/author&gt;&lt;author&gt;Sullivan, P. S.&lt;/author&gt;&lt;/authors&gt;&lt;/contributors&gt;&lt;auth-address&gt;Department of Epidemiology, Rollins School of Public Health, Emory University, Atlanta, GA, United States.&amp;#xD;University of California, San Francisco, San Francisco, CA, United States.&lt;/auth-address&gt;&lt;titles&gt;&lt;title&gt;Developing a Web-Based Geolocated Directory of HIV Pre-Exposure Prophylaxis-Providing Clinics: The PrEP Locator Protocol and Operating Procedures&lt;/title&gt;&lt;secondary-title&gt;JMIR Public Health Surveill&lt;/secondary-title&gt;&lt;/titles&gt;&lt;periodical&gt;&lt;full-title&gt;JMIR Public Health Surveill&lt;/full-title&gt;&lt;/periodical&gt;&lt;pages&gt;e58&lt;/pages&gt;&lt;volume&gt;3&lt;/volume&gt;&lt;number&gt;3&lt;/number&gt;&lt;edition&gt;2017/09/08&lt;/edition&gt;&lt;keywords&gt;&lt;keyword&gt;HIV prevention, service directory, geolocated database, PrEP&lt;/keyword&gt;&lt;/keywords&gt;&lt;dates&gt;&lt;year&gt;2017&lt;/year&gt;&lt;pub-dates&gt;&lt;date&gt;Sep 6&lt;/date&gt;&lt;/pub-dates&gt;&lt;/dates&gt;&lt;isbn&gt;2369-2960 (Print)&amp;#xD;2369-2960&lt;/isbn&gt;&lt;accession-num&gt;28877865&lt;/accession-num&gt;&lt;urls&gt;&lt;/urls&gt;&lt;custom2&gt;PMC5607436&lt;/custom2&gt;&lt;electronic-resource-num&gt;10.2196/publichealth.79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p>
        </w:tc>
        <w:tc>
          <w:tcPr>
            <w:tcW w:w="2700" w:type="dxa"/>
            <w:vMerge/>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c>
          <w:tcPr>
            <w:tcW w:w="1260"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Continuous </w:t>
            </w:r>
          </w:p>
        </w:tc>
        <w:tc>
          <w:tcPr>
            <w:tcW w:w="3415" w:type="dxa"/>
          </w:tcPr>
          <w:p w:rsidR="00F32AE6" w:rsidRPr="00781E74" w:rsidRDefault="00F32AE6" w:rsidP="00E35B89">
            <w:pPr>
              <w:tabs>
                <w:tab w:val="center" w:pos="4680"/>
              </w:tabs>
              <w:rPr>
                <w:rFonts w:ascii="Times New Roman" w:eastAsia="Times New Roman" w:hAnsi="Times New Roman" w:cs="Times New Roman"/>
                <w:color w:val="000000"/>
                <w:sz w:val="24"/>
                <w:szCs w:val="24"/>
                <w:bdr w:val="none" w:sz="0" w:space="0" w:color="auto" w:frame="1"/>
              </w:rPr>
            </w:pPr>
          </w:p>
        </w:tc>
      </w:tr>
    </w:tbl>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 </w:t>
      </w:r>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The advantage of using a national chain pharmacy’s administrative dataset is that the database captures detailed medication fill records that reflect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behaviors in the real world for an extensive user population across the US. (It had pharmacy locations in 49 states and 20 of the most populous cities as of 2019.). Furthermore, past studies have validated pharmacy refill data as an appropriate approach to evaluate medication adherence and persistence</w:t>
      </w:r>
      <w:r w:rsidRPr="00781E74">
        <w:rPr>
          <w:rFonts w:ascii="Times New Roman" w:hAnsi="Times New Roman" w:cs="Times New Roman"/>
          <w:sz w:val="24"/>
          <w:szCs w:val="24"/>
        </w:rPr>
        <w:fldChar w:fldCharType="begin">
          <w:fldData xml:space="preserve">PEVuZE5vdGU+PENpdGU+PEF1dGhvcj5Hcm9zc2Jlcmc8L0F1dGhvcj48WWVhcj4yMDA0PC9ZZWFy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9zc2Jlcmc8L0F1dGhvcj48WWVhcj4yMDA0PC9ZZWFy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25, 26]</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On the other hand, an inherent limitation of the pharmacy administrative dataset is that sexual orientation is not collected by the pharmacy. As a result, we will not be able to further filter for MSM among the extracted mal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This may undermine the transportability of our analysis’ findings. However, such a limitation should not cause serious concerns for the relevance of our analysis, because it is estimated that majority of th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indicated population </w:t>
      </w:r>
      <w:r w:rsidRPr="00781E74">
        <w:rPr>
          <w:rFonts w:ascii="Times New Roman" w:hAnsi="Times New Roman" w:cs="Times New Roman"/>
          <w:sz w:val="24"/>
          <w:szCs w:val="24"/>
        </w:rPr>
        <w:lastRenderedPageBreak/>
        <w:t>in the U.S. are MSM (71%)</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26&lt;/RecNum&gt;&lt;DisplayText&gt;[27]&lt;/DisplayText&gt;&lt;record&gt;&lt;rec-number&gt;26&lt;/rec-number&gt;&lt;foreign-keys&gt;&lt;key app="EN" db-id="2z20p255m0ts2me55p6p5avhrart0vteep20" timestamp="1643041182"&gt;26&lt;/key&gt;&lt;/foreign-keys&gt;&lt;ref-type name="Conference Proceedings"&gt;10&lt;/ref-type&gt;&lt;contributors&gt;&lt;authors&gt;&lt;author&gt;Smith, DK&lt;/author&gt;&lt;author&gt;Van Handel, M&lt;/author&gt;&lt;author&gt;Grey, JA&lt;/author&gt;&lt;/authors&gt;&lt;/contributors&gt;&lt;titles&gt;&lt;title&gt;By race/ethnicity, blacks have highest number needing PrEP in the United States, 2015&lt;/title&gt;&lt;secondary-title&gt;Conference on retroviruses and Opportunistic Infections&lt;/secondary-title&gt;&lt;/titles&gt;&lt;dates&gt;&lt;year&gt;2018&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27]</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nd less than 1% of the heterosexual active adults reported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gher&lt;/Author&gt;&lt;Year&gt;2021&lt;/Year&gt;&lt;RecNum&gt;28&lt;/RecNum&gt;&lt;DisplayText&gt;[28]&lt;/DisplayText&gt;&lt;record&gt;&lt;rec-number&gt;28&lt;/rec-number&gt;&lt;foreign-keys&gt;&lt;key app="EN" db-id="2z20p255m0ts2me55p6p5avhrart0vteep20" timestamp="1643041182"&gt;28&lt;/key&gt;&lt;/foreign-keys&gt;&lt;ref-type name="Journal Article"&gt;17&lt;/ref-type&gt;&lt;contributors&gt;&lt;authors&gt;&lt;author&gt;Baugher, Amy R&lt;/author&gt;&lt;author&gt;Trujillo, Lindsay&lt;/author&gt;&lt;author&gt;Kanny, Dafna&lt;/author&gt;&lt;author&gt;Freeman, Jincong Q&lt;/author&gt;&lt;author&gt;Hickey, Terence&lt;/author&gt;&lt;author&gt;Sionean, Catlainn&lt;/author&gt;&lt;author&gt;Respress, Ebony&lt;/author&gt;&lt;author&gt;Bardales, Johanna Chapin&lt;/author&gt;&lt;author&gt;Marcus, Ruthanne&lt;/author&gt;&lt;author&gt;Finlayson, Teresa&lt;/author&gt;&lt;/authors&gt;&lt;/contributors&gt;&lt;titles&gt;&lt;title&gt;Racial, Ethnic, and Gender Disparities in Awareness of Preexposure Prophylaxis Among HIV-Negative Heterosexually Active Adults at Increased Risk for HIV Infection—23 Urban Areas, United States, 2019&lt;/title&gt;&lt;secondary-title&gt;Morbidity and Mortality Weekly Report&lt;/secondary-title&gt;&lt;/titles&gt;&lt;periodical&gt;&lt;full-title&gt;Morbidity and Mortality Weekly Report&lt;/full-title&gt;&lt;/periodical&gt;&lt;pages&gt;1635&lt;/pages&gt;&lt;volume&gt;70&lt;/volume&gt;&lt;number&gt;47&lt;/number&gt;&lt;dates&gt;&lt;year&gt;2021&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28]</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p>
    <w:p w:rsidR="00F32AE6" w:rsidRPr="00781E74" w:rsidRDefault="00F32AE6" w:rsidP="00F32AE6">
      <w:pPr>
        <w:pStyle w:val="Heading3"/>
        <w:rPr>
          <w:rFonts w:cs="Times New Roman"/>
        </w:rPr>
      </w:pPr>
      <w:bookmarkStart w:id="7" w:name="_Toc93957154"/>
      <w:r w:rsidRPr="00781E74">
        <w:rPr>
          <w:rFonts w:cs="Times New Roman"/>
        </w:rPr>
        <w:t>2.2.2 Data pre-processing</w:t>
      </w:r>
      <w:bookmarkEnd w:id="7"/>
      <w:r w:rsidRPr="00781E74">
        <w:rPr>
          <w:rFonts w:cs="Times New Roman"/>
        </w:rPr>
        <w:t xml:space="preserve"> </w:t>
      </w:r>
    </w:p>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Proportions of days covered in medication (PDC) is a common metric for medication adherence in an observed interval </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Rawlings&lt;/Author&gt;&lt;Year&gt;2014&lt;/Year&gt;&lt;RecNum&gt;29&lt;/RecNum&gt;&lt;DisplayText&gt;[29]&lt;/DisplayText&gt;&lt;record&gt;&lt;rec-number&gt;29&lt;/rec-number&gt;&lt;foreign-keys&gt;&lt;key app="EN" db-id="2z20p255m0ts2me55p6p5avhrart0vteep20" timestamp="1643041182"&gt;29&lt;/key&gt;&lt;/foreign-keys&gt;&lt;ref-type name="Journal Article"&gt;17&lt;/ref-type&gt;&lt;contributors&gt;&lt;authors&gt;&lt;author&gt;Rawlings, Keith&lt;/author&gt;&lt;author&gt;Magnuson, David&lt;/author&gt;&lt;author&gt;Giler, Robertino Mera&lt;/author&gt;&lt;/authors&gt;&lt;/contributors&gt;&lt;titles&gt;&lt;title&gt;Proportion Days Covered as a Measure of Adherence in US PrEP Subjects&lt;/title&gt;&lt;secondary-title&gt;AIDS Research and Human Retroviruses&lt;/secondary-title&gt;&lt;/titles&gt;&lt;periodical&gt;&lt;full-title&gt;AIDS Research and Human Retroviruses&lt;/full-title&gt;&lt;/periodical&gt;&lt;pages&gt;A43-A44&lt;/pages&gt;&lt;volume&gt;30&lt;/volume&gt;&lt;number&gt;S1&lt;/number&gt;&lt;dates&gt;&lt;year&gt;2014&lt;/year&gt;&lt;/dates&gt;&lt;isbn&gt;0889-2229&lt;/isbn&gt;&lt;urls&gt;&lt;/urls&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9]</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We will repeatedly compute modified, biweekly PDC (</w:t>
      </w:r>
      <w:proofErr w:type="spellStart"/>
      <w:r w:rsidRPr="00781E74">
        <w:rPr>
          <w:rFonts w:ascii="Times New Roman" w:hAnsi="Times New Roman" w:cs="Times New Roman"/>
          <w:i/>
          <w:color w:val="000000" w:themeColor="text1"/>
          <w:sz w:val="24"/>
          <w:szCs w:val="24"/>
        </w:rPr>
        <w:t>bwPDC</w:t>
      </w:r>
      <w:proofErr w:type="spellEnd"/>
      <w:r w:rsidRPr="00781E74">
        <w:rPr>
          <w:rFonts w:ascii="Times New Roman" w:hAnsi="Times New Roman" w:cs="Times New Roman"/>
          <w:color w:val="000000" w:themeColor="text1"/>
          <w:sz w:val="24"/>
          <w:szCs w:val="24"/>
        </w:rPr>
        <w:t xml:space="preserv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over time, starting from each subject’s initi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itiation date. Using weekly moving strides, we will create a ~6000×104 time series matrix (Note: 52 weeks/year × 2 years = 104 weeks):    </w:t>
      </w:r>
    </w:p>
    <w:p w:rsidR="00F32AE6" w:rsidRPr="00781E74" w:rsidRDefault="00F32AE6" w:rsidP="00F32AE6">
      <w:pPr>
        <w:spacing w:before="120" w:line="240" w:lineRule="auto"/>
        <w:rPr>
          <w:rFonts w:ascii="Times New Roman" w:hAnsi="Times New Roman" w:cs="Times New Roman"/>
          <w:color w:val="000000" w:themeColor="text1"/>
          <w:sz w:val="24"/>
          <w:szCs w:val="24"/>
          <w:u w:val="single"/>
        </w:rPr>
      </w:pPr>
      <w:r w:rsidRPr="00781E74">
        <w:rPr>
          <w:rFonts w:ascii="Times New Roman" w:hAnsi="Times New Roman" w:cs="Times New Roman"/>
          <w:b/>
          <w:color w:val="000000" w:themeColor="text1"/>
          <w:sz w:val="24"/>
          <w:szCs w:val="24"/>
        </w:rPr>
        <w:t>Eq. 1:</w:t>
      </w:r>
      <w:r w:rsidRPr="00781E74">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bwP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umPrEPInta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ctrlPr>
              <w:rPr>
                <w:rFonts w:ascii="Cambria Math" w:hAnsi="Cambria Math" w:cs="Times New Roman"/>
                <w:i/>
                <w:color w:val="000000" w:themeColor="text1"/>
                <w:sz w:val="24"/>
                <w:szCs w:val="24"/>
                <w:u w:val="single"/>
              </w:rPr>
            </m:ctrlPr>
          </m:num>
          <m:den>
            <m:r>
              <w:rPr>
                <w:rFonts w:ascii="Cambria Math" w:hAnsi="Cambria Math" w:cs="Times New Roman"/>
                <w:color w:val="000000" w:themeColor="text1"/>
                <w:sz w:val="24"/>
                <w:szCs w:val="24"/>
                <w:u w:val="single"/>
              </w:rPr>
              <m:t>14 days</m:t>
            </m:r>
          </m:den>
        </m:f>
        <m:r>
          <w:rPr>
            <w:rFonts w:ascii="Cambria Math" w:hAnsi="Cambria Math" w:cs="Times New Roman"/>
            <w:color w:val="000000" w:themeColor="text1"/>
            <w:sz w:val="24"/>
            <w:szCs w:val="24"/>
          </w:rPr>
          <m:t>,</m:t>
        </m:r>
      </m:oMath>
      <w:r w:rsidRPr="00781E74">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i</m:t>
        </m:r>
      </m:oMath>
      <w:r w:rsidRPr="00781E74">
        <w:rPr>
          <w:rFonts w:ascii="Times New Roman" w:hAnsi="Times New Roman" w:cs="Times New Roman"/>
          <w:color w:val="000000" w:themeColor="text1"/>
          <w:sz w:val="24"/>
          <w:szCs w:val="24"/>
        </w:rPr>
        <w:t xml:space="preserve">= index number for the two-week windows; </w:t>
      </w:r>
      <m:oMath>
        <m:r>
          <w:rPr>
            <w:rFonts w:ascii="Cambria Math" w:hAnsi="Cambria Math" w:cs="Times New Roman"/>
            <w:color w:val="000000" w:themeColor="text1"/>
            <w:sz w:val="24"/>
            <w:szCs w:val="24"/>
          </w:rPr>
          <m:t>NumPrEPIntake</m:t>
        </m:r>
      </m:oMath>
      <w:r w:rsidRPr="00781E74">
        <w:rPr>
          <w:rFonts w:ascii="Times New Roman" w:hAnsi="Times New Roman" w:cs="Times New Roman"/>
          <w:color w:val="000000" w:themeColor="text1"/>
          <w:sz w:val="24"/>
          <w:szCs w:val="24"/>
        </w:rPr>
        <w:t xml:space="preserve"> = the number of days with PrEP intake.</w:t>
      </w:r>
    </w:p>
    <w:p w:rsidR="00F32AE6" w:rsidRPr="00781E74" w:rsidRDefault="00F32AE6" w:rsidP="00F32AE6">
      <w:pPr>
        <w:spacing w:before="120" w:line="240" w:lineRule="auto"/>
        <w:rPr>
          <w:rFonts w:ascii="Times New Roman" w:hAnsi="Times New Roman" w:cs="Times New Roman"/>
          <w:b/>
          <w:color w:val="000000" w:themeColor="text1"/>
          <w:sz w:val="24"/>
          <w:szCs w:val="24"/>
          <w:u w:val="single"/>
        </w:rPr>
      </w:pPr>
      <w:r w:rsidRPr="00781E74">
        <w:rPr>
          <w:rFonts w:ascii="Times New Roman" w:hAnsi="Times New Roman" w:cs="Times New Roman"/>
          <w:b/>
          <w:color w:val="000000" w:themeColor="text1"/>
          <w:sz w:val="24"/>
          <w:szCs w:val="24"/>
        </w:rPr>
        <w:t>Table 2. Empty data matrix for proportion of days covered</w:t>
      </w:r>
      <w:r w:rsidRPr="00781E74">
        <w:rPr>
          <w:rFonts w:ascii="Times New Roman" w:hAnsi="Times New Roman" w:cs="Times New Roman"/>
          <w:b/>
          <w:color w:val="000000" w:themeColor="text1"/>
          <w:sz w:val="24"/>
          <w:szCs w:val="24"/>
          <w:u w:val="single"/>
        </w:rPr>
        <w:t xml:space="preserve"> </w:t>
      </w:r>
    </w:p>
    <w:tbl>
      <w:tblPr>
        <w:tblStyle w:val="TableGrid"/>
        <w:tblpPr w:leftFromText="180" w:rightFromText="180" w:vertAnchor="text" w:tblpY="1"/>
        <w:tblOverlap w:val="never"/>
        <w:tblW w:w="9355" w:type="dxa"/>
        <w:tblLook w:val="04A0" w:firstRow="1" w:lastRow="0" w:firstColumn="1" w:lastColumn="0" w:noHBand="0" w:noVBand="1"/>
      </w:tblPr>
      <w:tblGrid>
        <w:gridCol w:w="1134"/>
        <w:gridCol w:w="1741"/>
        <w:gridCol w:w="1710"/>
        <w:gridCol w:w="1800"/>
        <w:gridCol w:w="1260"/>
        <w:gridCol w:w="1710"/>
      </w:tblGrid>
      <w:tr w:rsidR="00F32AE6" w:rsidRPr="00781E74" w:rsidTr="00E35B89">
        <w:trPr>
          <w:trHeight w:val="360"/>
        </w:trPr>
        <w:tc>
          <w:tcPr>
            <w:tcW w:w="1134" w:type="dxa"/>
          </w:tcPr>
          <w:p w:rsidR="00F32AE6" w:rsidRPr="00781E74" w:rsidRDefault="00F32AE6" w:rsidP="00E35B89">
            <w:pPr>
              <w:jc w:val="center"/>
              <w:rPr>
                <w:rFonts w:ascii="Times New Roman" w:hAnsi="Times New Roman" w:cs="Times New Roman"/>
                <w:color w:val="000000" w:themeColor="text1"/>
                <w:sz w:val="24"/>
                <w:szCs w:val="24"/>
              </w:rPr>
            </w:pPr>
            <w:bookmarkStart w:id="8" w:name="_Hlk86359612"/>
            <w:r w:rsidRPr="00781E74">
              <w:rPr>
                <w:rFonts w:ascii="Times New Roman" w:hAnsi="Times New Roman" w:cs="Times New Roman"/>
                <w:color w:val="000000" w:themeColor="text1"/>
                <w:sz w:val="24"/>
                <w:szCs w:val="24"/>
              </w:rPr>
              <w:t>Subject ID</w:t>
            </w:r>
          </w:p>
        </w:tc>
        <w:tc>
          <w:tcPr>
            <w:tcW w:w="1741" w:type="dxa"/>
          </w:tcPr>
          <w:p w:rsidR="00F32AE6" w:rsidRPr="00781E74" w:rsidRDefault="00F32AE6" w:rsidP="00E35B89">
            <w:pPr>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bwP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m:t>
                  </m:r>
                </m:sub>
              </m:sSub>
            </m:oMath>
            <w:r w:rsidRPr="00781E74">
              <w:rPr>
                <w:rFonts w:ascii="Times New Roman" w:hAnsi="Times New Roman" w:cs="Times New Roman"/>
                <w:color w:val="000000" w:themeColor="text1"/>
                <w:sz w:val="24"/>
                <w:szCs w:val="24"/>
              </w:rPr>
              <w:t xml:space="preserve"> </w:t>
            </w:r>
          </w:p>
          <w:p w:rsidR="00F32AE6" w:rsidRPr="00781E74" w:rsidRDefault="00F32AE6" w:rsidP="00E35B89">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Day 1 – 14)</w:t>
            </w:r>
          </w:p>
        </w:tc>
        <w:tc>
          <w:tcPr>
            <w:tcW w:w="1710" w:type="dxa"/>
          </w:tcPr>
          <w:p w:rsidR="00F32AE6" w:rsidRPr="00781E74" w:rsidRDefault="00F32AE6" w:rsidP="00E35B8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bwP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2</m:t>
                    </m:r>
                  </m:sub>
                </m:sSub>
              </m:oMath>
            </m:oMathPara>
          </w:p>
          <w:p w:rsidR="00F32AE6" w:rsidRPr="00781E74" w:rsidRDefault="00F32AE6" w:rsidP="00E35B89">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Day 8 – 21)</w:t>
            </w:r>
          </w:p>
        </w:tc>
        <w:tc>
          <w:tcPr>
            <w:tcW w:w="1800" w:type="dxa"/>
          </w:tcPr>
          <w:p w:rsidR="00F32AE6" w:rsidRPr="00781E74" w:rsidRDefault="00F32AE6" w:rsidP="00E35B8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bwP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3</m:t>
                    </m:r>
                  </m:sub>
                </m:sSub>
              </m:oMath>
            </m:oMathPara>
          </w:p>
          <w:p w:rsidR="00F32AE6" w:rsidRPr="00781E74" w:rsidRDefault="00F32AE6" w:rsidP="00E35B89">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Day 15 – 28)</w:t>
            </w:r>
          </w:p>
        </w:tc>
        <w:tc>
          <w:tcPr>
            <w:tcW w:w="1260" w:type="dxa"/>
          </w:tcPr>
          <w:p w:rsidR="00F32AE6" w:rsidRPr="00781E74" w:rsidRDefault="00F32AE6" w:rsidP="00E35B89">
            <w:pPr>
              <w:jc w:val="center"/>
              <w:rPr>
                <w:rFonts w:ascii="Times New Roman" w:eastAsia="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rsidR="00F32AE6" w:rsidRPr="00781E74" w:rsidRDefault="00F32AE6" w:rsidP="00E35B8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04</m:t>
                    </m:r>
                  </m:sub>
                </m:sSub>
              </m:oMath>
            </m:oMathPara>
          </w:p>
          <w:p w:rsidR="00F32AE6" w:rsidRPr="00781E74" w:rsidRDefault="00F32AE6" w:rsidP="00E35B89">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Day 722 – 735)</w:t>
            </w:r>
          </w:p>
        </w:tc>
      </w:tr>
      <w:tr w:rsidR="00F32AE6" w:rsidRPr="00781E74" w:rsidTr="00E35B89">
        <w:trPr>
          <w:trHeight w:val="347"/>
        </w:trPr>
        <w:tc>
          <w:tcPr>
            <w:tcW w:w="1134" w:type="dxa"/>
          </w:tcPr>
          <w:p w:rsidR="00F32AE6" w:rsidRPr="00781E74" w:rsidRDefault="00F32AE6" w:rsidP="00E35B89">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1</w:t>
            </w:r>
          </w:p>
        </w:tc>
        <w:tc>
          <w:tcPr>
            <w:tcW w:w="1741"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71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80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260" w:type="dxa"/>
          </w:tcPr>
          <w:p w:rsidR="00F32AE6" w:rsidRPr="00781E74" w:rsidRDefault="00F32AE6" w:rsidP="00E35B89">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r>
      <w:tr w:rsidR="00F32AE6" w:rsidRPr="00781E74" w:rsidTr="00E35B89">
        <w:trPr>
          <w:trHeight w:val="360"/>
        </w:trPr>
        <w:tc>
          <w:tcPr>
            <w:tcW w:w="1134" w:type="dxa"/>
          </w:tcPr>
          <w:p w:rsidR="00F32AE6" w:rsidRPr="00781E74" w:rsidRDefault="00F32AE6" w:rsidP="00E35B89">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2</w:t>
            </w:r>
          </w:p>
        </w:tc>
        <w:tc>
          <w:tcPr>
            <w:tcW w:w="1741"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71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80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260" w:type="dxa"/>
          </w:tcPr>
          <w:p w:rsidR="00F32AE6" w:rsidRPr="00781E74" w:rsidRDefault="00F32AE6" w:rsidP="00E35B89">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r>
      <w:tr w:rsidR="00F32AE6" w:rsidRPr="00781E74" w:rsidTr="00E35B89">
        <w:trPr>
          <w:trHeight w:val="360"/>
        </w:trPr>
        <w:tc>
          <w:tcPr>
            <w:tcW w:w="1134" w:type="dxa"/>
          </w:tcPr>
          <w:p w:rsidR="00F32AE6" w:rsidRPr="00781E74" w:rsidRDefault="00F32AE6" w:rsidP="00E35B89">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3</w:t>
            </w:r>
          </w:p>
        </w:tc>
        <w:tc>
          <w:tcPr>
            <w:tcW w:w="1741"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71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80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c>
          <w:tcPr>
            <w:tcW w:w="1260" w:type="dxa"/>
          </w:tcPr>
          <w:p w:rsidR="00F32AE6" w:rsidRPr="00781E74" w:rsidRDefault="00F32AE6" w:rsidP="00E35B89">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rsidR="00F32AE6" w:rsidRPr="00781E74" w:rsidRDefault="00F32AE6" w:rsidP="00E35B89">
            <w:pPr>
              <w:spacing w:before="120"/>
              <w:jc w:val="center"/>
              <w:rPr>
                <w:rFonts w:ascii="Times New Roman" w:hAnsi="Times New Roman" w:cs="Times New Roman"/>
                <w:color w:val="000000" w:themeColor="text1"/>
                <w:sz w:val="24"/>
                <w:szCs w:val="24"/>
              </w:rPr>
            </w:pPr>
          </w:p>
        </w:tc>
      </w:tr>
    </w:tbl>
    <w:bookmarkEnd w:id="8"/>
    <w:p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br w:type="textWrapping" w:clear="all"/>
        <w:t xml:space="preserve">The challenge of formulating </w:t>
      </w:r>
      <w:proofErr w:type="spellStart"/>
      <w:r w:rsidRPr="00781E74">
        <w:rPr>
          <w:rFonts w:ascii="Times New Roman" w:hAnsi="Times New Roman" w:cs="Times New Roman"/>
          <w:color w:val="000000" w:themeColor="text1"/>
          <w:sz w:val="24"/>
          <w:szCs w:val="24"/>
        </w:rPr>
        <w:t>bwPDC</w:t>
      </w:r>
      <w:proofErr w:type="spellEnd"/>
      <w:r w:rsidRPr="00781E74">
        <w:rPr>
          <w:rFonts w:ascii="Times New Roman" w:hAnsi="Times New Roman" w:cs="Times New Roman"/>
          <w:color w:val="000000" w:themeColor="text1"/>
          <w:sz w:val="24"/>
          <w:szCs w:val="24"/>
        </w:rPr>
        <w:t xml:space="preserve"> time series such that they reflect the realistic adherence experiences is that the prescription data cannot reflect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dosing schedules. The American Men’s Internet Survey (AMIS) data and findings from a large online survey of MSM suggest that over 70%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follow daily dosing</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erefore, for the base analysis, we will assume that eac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is following daily dosing from the start date of a prescription fill interval, and distribute the medication supply associated with each of their prescription fill accordingly across their follow-up timeline. This would allow us to obtain the number of days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in a two-week window used in the calculation of </w:t>
      </w:r>
      <w:proofErr w:type="spellStart"/>
      <w:r w:rsidRPr="00781E74">
        <w:rPr>
          <w:rFonts w:ascii="Times New Roman" w:hAnsi="Times New Roman" w:cs="Times New Roman"/>
          <w:color w:val="000000" w:themeColor="text1"/>
          <w:sz w:val="24"/>
          <w:szCs w:val="24"/>
        </w:rPr>
        <w:t>bwPDCs</w:t>
      </w:r>
      <w:proofErr w:type="spellEnd"/>
      <w:r w:rsidRPr="00781E74">
        <w:rPr>
          <w:rFonts w:ascii="Times New Roman" w:hAnsi="Times New Roman" w:cs="Times New Roman"/>
          <w:color w:val="000000" w:themeColor="text1"/>
          <w:sz w:val="24"/>
          <w:szCs w:val="24"/>
        </w:rPr>
        <w:t xml:space="preserve"> (Eq. 1). Because we are ultimately interested in evaluat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by the presence or absence of sufficient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he </w:t>
      </w:r>
      <w:proofErr w:type="spellStart"/>
      <w:r w:rsidRPr="00781E74">
        <w:rPr>
          <w:rFonts w:ascii="Times New Roman" w:hAnsi="Times New Roman" w:cs="Times New Roman"/>
          <w:color w:val="000000" w:themeColor="text1"/>
          <w:sz w:val="24"/>
          <w:szCs w:val="24"/>
        </w:rPr>
        <w:t>bwPDC</w:t>
      </w:r>
      <w:proofErr w:type="spellEnd"/>
      <w:r w:rsidRPr="00781E74">
        <w:rPr>
          <w:rFonts w:ascii="Times New Roman" w:hAnsi="Times New Roman" w:cs="Times New Roman"/>
          <w:color w:val="000000" w:themeColor="text1"/>
          <w:sz w:val="24"/>
          <w:szCs w:val="24"/>
        </w:rPr>
        <w:t xml:space="preserve"> time series will then be converted to the time ser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using the minimum effective adherence threshold (i.e., 4 pills per week) as a binary cutoff (1= </w:t>
      </w:r>
      <w:proofErr w:type="spellStart"/>
      <w:r w:rsidRPr="00781E74">
        <w:rPr>
          <w:rFonts w:ascii="Times New Roman" w:hAnsi="Times New Roman" w:cs="Times New Roman"/>
          <w:color w:val="000000" w:themeColor="text1"/>
          <w:sz w:val="24"/>
          <w:szCs w:val="24"/>
        </w:rPr>
        <w:t>bwPDC</w:t>
      </w:r>
      <w:proofErr w:type="spellEnd"/>
      <w:r w:rsidRPr="00781E74">
        <w:rPr>
          <w:rFonts w:ascii="Times New Roman" w:hAnsi="Times New Roman" w:cs="Times New Roman"/>
          <w:color w:val="000000" w:themeColor="text1"/>
          <w:sz w:val="24"/>
          <w:szCs w:val="24"/>
        </w:rPr>
        <w:t xml:space="preserve"> ≥ 57%; 0= </w:t>
      </w:r>
      <w:proofErr w:type="spellStart"/>
      <w:r w:rsidRPr="00781E74">
        <w:rPr>
          <w:rFonts w:ascii="Times New Roman" w:hAnsi="Times New Roman" w:cs="Times New Roman"/>
          <w:color w:val="000000" w:themeColor="text1"/>
          <w:sz w:val="24"/>
          <w:szCs w:val="24"/>
        </w:rPr>
        <w:t>bwPDC</w:t>
      </w:r>
      <w:proofErr w:type="spellEnd"/>
      <w:r w:rsidRPr="00781E74">
        <w:rPr>
          <w:rFonts w:ascii="Times New Roman" w:hAnsi="Times New Roman" w:cs="Times New Roman"/>
          <w:color w:val="000000" w:themeColor="text1"/>
          <w:sz w:val="24"/>
          <w:szCs w:val="24"/>
        </w:rPr>
        <w:t xml:space="preserve"> &lt;57%).  </w:t>
      </w:r>
    </w:p>
    <w:p w:rsidR="00F32AE6" w:rsidRPr="00781E74" w:rsidRDefault="00F32AE6" w:rsidP="00F32AE6">
      <w:pPr>
        <w:pStyle w:val="Heading3"/>
        <w:rPr>
          <w:rFonts w:cs="Times New Roman"/>
        </w:rPr>
      </w:pPr>
      <w:bookmarkStart w:id="9" w:name="_Toc93957155"/>
      <w:r w:rsidRPr="00781E74">
        <w:rPr>
          <w:rFonts w:cs="Times New Roman"/>
        </w:rPr>
        <w:t>2.2.3 Group-base trajectory modeling (GBTM)</w:t>
      </w:r>
      <w:bookmarkEnd w:id="9"/>
    </w:p>
    <w:p w:rsidR="00F32AE6"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GBTM is an application of finite mixture modeling that has been widely used for identifying latent distinct clusters of individuals following similar trajectories (i.e., repeatedly measured phenomenon that progress over time)</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in&lt;/Author&gt;&lt;Year&gt;2010&lt;/Year&gt;&lt;RecNum&gt;31&lt;/RecNum&gt;&lt;DisplayText&gt;[31]&lt;/DisplayText&gt;&lt;record&gt;&lt;rec-number&gt;31&lt;/rec-number&gt;&lt;foreign-keys&gt;&lt;key app="EN" db-id="2z20p255m0ts2me55p6p5avhrart0vteep20" timestamp="1643041182"&gt;31&lt;/key&gt;&lt;/foreign-keys&gt;&lt;ref-type name="Journal Article"&gt;17&lt;/ref-type&gt;&lt;contributors&gt;&lt;authors&gt;&lt;author&gt;Nagin, Daniel S&lt;/author&gt;&lt;/authors&gt;&lt;/contributors&gt;&lt;titles&gt;&lt;title&gt;Group-based trajectory modeling: an overview&lt;/title&gt;&lt;secondary-title&gt;Handbook of quantitative criminology&lt;/secondary-title&gt;&lt;/titles&gt;&lt;periodical&gt;&lt;full-title&gt;Handbook of quantitative criminology&lt;/full-title&gt;&lt;/periodical&gt;&lt;pages&gt;53-67&lt;/pages&gt;&lt;dates&gt;&lt;year&gt;2010&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1]</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Under the finite mixture modeling framework, GBTM assumes that the observed trajectories arise from the realization of a finite mixture of pre-specified distributions. A mixture distribution is a probability distribution derived from an assembly of other random variables, in which a data value is realized from a component random variable that is randomly selected from that assembly of random variables. The distribution of </w:t>
      </w:r>
      <w:r w:rsidRPr="00781E74">
        <w:rPr>
          <w:rFonts w:ascii="Times New Roman" w:hAnsi="Times New Roman" w:cs="Times New Roman"/>
          <w:sz w:val="24"/>
          <w:szCs w:val="24"/>
        </w:rPr>
        <w:lastRenderedPageBreak/>
        <w:t xml:space="preserve">trajectories (i.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oMath>
      <w:r w:rsidRPr="00781E74">
        <w:rPr>
          <w:rFonts w:ascii="Times New Roman" w:hAnsi="Times New Roman" w:cs="Times New Roman"/>
          <w:sz w:val="24"/>
          <w:szCs w:val="24"/>
        </w:rPr>
        <w:t xml:space="preserve">), under the aforementioned framework, may be described by the following formula:  </w:t>
      </w:r>
    </w:p>
    <w:p w:rsidR="00F32AE6" w:rsidRPr="00781E74" w:rsidRDefault="00F32AE6" w:rsidP="00F32AE6">
      <w:pPr>
        <w:rPr>
          <w:rFonts w:ascii="Times New Roman" w:hAnsi="Times New Roman" w:cs="Times New Roman"/>
          <w:sz w:val="24"/>
          <w:szCs w:val="24"/>
        </w:rPr>
      </w:pPr>
      <w:r w:rsidRPr="00E637CD">
        <w:rPr>
          <w:rFonts w:ascii="Times New Roman" w:hAnsi="Times New Roman" w:cs="Times New Roman"/>
          <w:b/>
          <w:sz w:val="24"/>
          <w:szCs w:val="24"/>
        </w:rPr>
        <w:t>Eq. 2:</w:t>
      </w:r>
      <w:r>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e>
        </m:nary>
      </m:oMath>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781E74">
        <w:rPr>
          <w:rFonts w:ascii="Times New Roman" w:hAnsi="Times New Roman" w:cs="Times New Roman"/>
          <w:sz w:val="24"/>
          <w:szCs w:val="24"/>
        </w:rPr>
        <w:t xml:space="preserve">) denotes the time series of measurements on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over the follow-up period;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oMath>
      <w:r w:rsidRPr="00781E74">
        <w:rPr>
          <w:rFonts w:ascii="Times New Roman" w:hAnsi="Times New Roman" w:cs="Times New Roman"/>
          <w:sz w:val="24"/>
          <w:szCs w:val="24"/>
        </w:rPr>
        <w:t xml:space="preserve"> denotes the membership probability in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the finite mixture is composed of J groups or component random variables) for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oMath>
      <w:r w:rsidRPr="00781E74">
        <w:rPr>
          <w:rFonts w:ascii="Times New Roman" w:hAnsi="Times New Roman" w:cs="Times New Roman"/>
          <w:sz w:val="24"/>
          <w:szCs w:val="24"/>
        </w:rPr>
        <w:t xml:space="preserve"> denotes the likelihood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conditioned on membership in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and the corresponding distribution parameter vecto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781E74">
        <w:rPr>
          <w:rFonts w:ascii="Times New Roman" w:hAnsi="Times New Roman" w:cs="Times New Roman"/>
          <w:sz w:val="24"/>
          <w:szCs w:val="24"/>
        </w:rPr>
        <w:t xml:space="preserve">.        </w:t>
      </w:r>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To reduce model complexity, GBTM (as most finite mixture models that handle longitudinal data) assumes conditional independence between measurements at different time points (for exampl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oMath>
      <w:r w:rsidRPr="00781E7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oMath>
      <w:r w:rsidRPr="00781E74">
        <w:rPr>
          <w:rFonts w:ascii="Times New Roman" w:hAnsi="Times New Roman" w:cs="Times New Roman"/>
          <w:sz w:val="24"/>
          <w:szCs w:val="24"/>
        </w:rPr>
        <w:t xml:space="preserve">) given their group membership </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in&lt;/Author&gt;&lt;Year&gt;2010&lt;/Year&gt;&lt;RecNum&gt;31&lt;/RecNum&gt;&lt;DisplayText&gt;[31]&lt;/DisplayText&gt;&lt;record&gt;&lt;rec-number&gt;31&lt;/rec-number&gt;&lt;foreign-keys&gt;&lt;key app="EN" db-id="2z20p255m0ts2me55p6p5avhrart0vteep20" timestamp="1643041182"&gt;31&lt;/key&gt;&lt;/foreign-keys&gt;&lt;ref-type name="Journal Article"&gt;17&lt;/ref-type&gt;&lt;contributors&gt;&lt;authors&gt;&lt;author&gt;Nagin, Daniel S&lt;/author&gt;&lt;/authors&gt;&lt;/contributors&gt;&lt;titles&gt;&lt;title&gt;Group-based trajectory modeling: an overview&lt;/title&gt;&lt;secondary-title&gt;Handbook of quantitative criminology&lt;/secondary-title&gt;&lt;/titles&gt;&lt;periodical&gt;&lt;full-title&gt;Handbook of quantitative criminology&lt;/full-title&gt;&lt;/periodical&gt;&lt;pages&gt;53-67&lt;/pages&gt;&lt;dates&gt;&lt;year&gt;2010&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1]</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such that the conditional likelihood function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may be written a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j;</m:t>
            </m:r>
          </m:e>
        </m:nary>
      </m:oMath>
      <w:r w:rsidRPr="00781E7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781E74">
        <w:rPr>
          <w:rFonts w:ascii="Times New Roman" w:hAnsi="Times New Roman" w:cs="Times New Roman"/>
          <w:sz w:val="24"/>
          <w:szCs w:val="24"/>
        </w:rPr>
        <w:t xml:space="preserve">). Trajectories will be modeled as a polynomial function of time. GBTM can also be used to model the effect of hypothesized risk factors on group membership (i.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grou</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oMath>
      <w:r w:rsidRPr="00781E7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is risk factor vector for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under the assumption that </w:t>
      </w:r>
      <w:r>
        <w:rPr>
          <w:rFonts w:ascii="Times New Roman" w:hAnsi="Times New Roman" w:cs="Times New Roman"/>
          <w:sz w:val="24"/>
          <w:szCs w:val="24"/>
        </w:rPr>
        <w:t>data trajectories are</w:t>
      </w:r>
      <w:r w:rsidRPr="00781E74">
        <w:rPr>
          <w:rFonts w:ascii="Times New Roman" w:hAnsi="Times New Roman" w:cs="Times New Roman"/>
          <w:sz w:val="24"/>
          <w:szCs w:val="24"/>
        </w:rPr>
        <w:t xml:space="preserve"> independent of </w:t>
      </w:r>
      <w:r>
        <w:rPr>
          <w:rFonts w:ascii="Times New Roman" w:hAnsi="Times New Roman" w:cs="Times New Roman"/>
          <w:sz w:val="24"/>
          <w:szCs w:val="24"/>
        </w:rPr>
        <w:t>risk factors</w:t>
      </w:r>
      <w:r w:rsidRPr="00781E74">
        <w:rPr>
          <w:rFonts w:ascii="Times New Roman" w:hAnsi="Times New Roman" w:cs="Times New Roman"/>
          <w:sz w:val="24"/>
          <w:szCs w:val="24"/>
        </w:rPr>
        <w:t xml:space="preserve"> given group membership.</w:t>
      </w:r>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In this analysis, we will model the conditional distribution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ersistence data given group membership under Bernoulli distribution. Logistic regression model will be used to model the presence of sufficient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w:t>
      </w:r>
      <w:proofErr w:type="spellStart"/>
      <w:r w:rsidRPr="00781E74">
        <w:rPr>
          <w:rFonts w:ascii="Times New Roman" w:hAnsi="Times New Roman" w:cs="Times New Roman"/>
          <w:sz w:val="24"/>
          <w:szCs w:val="24"/>
        </w:rPr>
        <w:t>sero</w:t>
      </w:r>
      <w:proofErr w:type="spellEnd"/>
      <w:r w:rsidRPr="00781E74">
        <w:rPr>
          <w:rFonts w:ascii="Times New Roman" w:hAnsi="Times New Roman" w:cs="Times New Roman"/>
          <w:sz w:val="24"/>
          <w:szCs w:val="24"/>
        </w:rPr>
        <w:t xml:space="preserve">-protection in a two-week window: </w:t>
      </w:r>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b/>
          <w:color w:val="000000" w:themeColor="text1"/>
          <w:sz w:val="24"/>
          <w:szCs w:val="24"/>
        </w:rPr>
        <w:t xml:space="preserve">Eq. </w:t>
      </w:r>
      <w:r>
        <w:rPr>
          <w:rFonts w:ascii="Times New Roman" w:hAnsi="Times New Roman" w:cs="Times New Roman"/>
          <w:b/>
          <w:color w:val="000000" w:themeColor="text1"/>
          <w:sz w:val="24"/>
          <w:szCs w:val="24"/>
        </w:rPr>
        <w:t>3</w:t>
      </w:r>
      <w:r w:rsidRPr="00781E74">
        <w:rPr>
          <w:rFonts w:ascii="Times New Roman" w:hAnsi="Times New Roman" w:cs="Times New Roman"/>
          <w:b/>
          <w:color w:val="000000" w:themeColor="text1"/>
          <w:sz w:val="24"/>
          <w:szCs w:val="24"/>
        </w:rPr>
        <w:t xml:space="preserve">: </w:t>
      </w:r>
      <m:oMath>
        <m:r>
          <w:rPr>
            <w:rFonts w:ascii="Cambria Math" w:hAnsi="Cambria Math" w:cs="Times New Roman"/>
            <w:sz w:val="24"/>
            <w:szCs w:val="24"/>
          </w:rPr>
          <m:t>Logit (E(</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j</m:t>
                </m:r>
              </m:sub>
            </m:sSub>
            <m:r>
              <w:rPr>
                <w:rFonts w:ascii="Cambria Math" w:hAnsi="Cambria Math" w:cs="Times New Roman"/>
                <w:sz w:val="24"/>
                <w:szCs w:val="24"/>
              </w:rPr>
              <m:t>Tim</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it</m:t>
                </m:r>
              </m:sub>
              <m:sup>
                <m:r>
                  <w:rPr>
                    <w:rFonts w:ascii="Cambria Math" w:hAnsi="Cambria Math" w:cs="Times New Roman"/>
                    <w:sz w:val="24"/>
                    <w:szCs w:val="24"/>
                  </w:rPr>
                  <m:t>P</m:t>
                </m:r>
              </m:sup>
            </m:sSubSup>
          </m:e>
        </m:nary>
      </m:oMath>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j</m:t>
            </m:r>
          </m:sub>
        </m:sSub>
      </m:oMath>
      <w:r w:rsidRPr="00781E74">
        <w:rPr>
          <w:rFonts w:ascii="Times New Roman" w:hAnsi="Times New Roman" w:cs="Times New Roman"/>
          <w:sz w:val="24"/>
          <w:szCs w:val="24"/>
        </w:rPr>
        <w:t xml:space="preserve"> denotes whether a PrEP user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is considered sufficiently protected by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over the next two weeks at week </w:t>
      </w:r>
      <w:r w:rsidRPr="00781E74">
        <w:rPr>
          <w:rFonts w:ascii="Times New Roman" w:hAnsi="Times New Roman" w:cs="Times New Roman"/>
          <w:i/>
          <w:sz w:val="24"/>
          <w:szCs w:val="24"/>
        </w:rPr>
        <w:t>t</w:t>
      </w:r>
      <w:r w:rsidRPr="00781E74">
        <w:rPr>
          <w:rFonts w:ascii="Times New Roman" w:hAnsi="Times New Roman" w:cs="Times New Roman"/>
          <w:sz w:val="24"/>
          <w:szCs w:val="24"/>
        </w:rPr>
        <w:t xml:space="preserve"> since the initiation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given he belongs to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w:t>
      </w:r>
      <m:oMath>
        <m:r>
          <w:rPr>
            <w:rFonts w:ascii="Cambria Math" w:hAnsi="Cambria Math" w:cs="Times New Roman"/>
            <w:sz w:val="24"/>
            <w:szCs w:val="24"/>
          </w:rPr>
          <m:t>Tim</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it</m:t>
            </m:r>
          </m:sub>
          <m:sup>
            <m:r>
              <w:rPr>
                <w:rFonts w:ascii="Cambria Math" w:hAnsi="Cambria Math" w:cs="Times New Roman"/>
                <w:sz w:val="24"/>
                <w:szCs w:val="24"/>
              </w:rPr>
              <m:t>p</m:t>
            </m:r>
          </m:sup>
        </m:sSubSup>
      </m:oMath>
      <w:r w:rsidRPr="00781E74">
        <w:rPr>
          <w:rFonts w:ascii="Times New Roman" w:hAnsi="Times New Roman" w:cs="Times New Roman"/>
          <w:sz w:val="24"/>
          <w:szCs w:val="24"/>
        </w:rPr>
        <w:t xml:space="preserve"> denotes the number of weeks since the PrEP initiation date and </w:t>
      </w:r>
      <m:oMath>
        <m:r>
          <w:rPr>
            <w:rFonts w:ascii="Cambria Math" w:hAnsi="Cambria Math" w:cs="Times New Roman"/>
            <w:sz w:val="24"/>
            <w:szCs w:val="24"/>
          </w:rPr>
          <m:t>p</m:t>
        </m:r>
      </m:oMath>
      <w:r w:rsidRPr="00781E74">
        <w:rPr>
          <w:rFonts w:ascii="Times New Roman" w:hAnsi="Times New Roman" w:cs="Times New Roman"/>
          <w:sz w:val="24"/>
          <w:szCs w:val="24"/>
        </w:rPr>
        <w:t xml:space="preserve"> denotes the order of the group-specif</w:t>
      </w:r>
      <w:proofErr w:type="spellStart"/>
      <w:r w:rsidRPr="00781E74">
        <w:rPr>
          <w:rFonts w:ascii="Times New Roman" w:hAnsi="Times New Roman" w:cs="Times New Roman"/>
          <w:sz w:val="24"/>
          <w:szCs w:val="24"/>
        </w:rPr>
        <w:t>ic</w:t>
      </w:r>
      <w:proofErr w:type="spellEnd"/>
      <w:r w:rsidRPr="00781E74">
        <w:rPr>
          <w:rFonts w:ascii="Times New Roman" w:hAnsi="Times New Roman" w:cs="Times New Roman"/>
          <w:sz w:val="24"/>
          <w:szCs w:val="24"/>
        </w:rPr>
        <w:t xml:space="preserve"> polynomial used to model potentially non-linear trajectories (we will explore 2</w:t>
      </w:r>
      <w:r w:rsidRPr="00781E74">
        <w:rPr>
          <w:rFonts w:ascii="Times New Roman" w:hAnsi="Times New Roman" w:cs="Times New Roman"/>
          <w:sz w:val="24"/>
          <w:szCs w:val="24"/>
          <w:vertAlign w:val="superscript"/>
        </w:rPr>
        <w:t>nd</w:t>
      </w:r>
      <w:r w:rsidRPr="00781E74">
        <w:rPr>
          <w:rFonts w:ascii="Times New Roman" w:hAnsi="Times New Roman" w:cs="Times New Roman"/>
          <w:sz w:val="24"/>
          <w:szCs w:val="24"/>
        </w:rPr>
        <w:t xml:space="preserve"> and 3</w:t>
      </w:r>
      <w:r w:rsidRPr="00781E74">
        <w:rPr>
          <w:rFonts w:ascii="Times New Roman" w:hAnsi="Times New Roman" w:cs="Times New Roman"/>
          <w:sz w:val="24"/>
          <w:szCs w:val="24"/>
          <w:vertAlign w:val="superscript"/>
        </w:rPr>
        <w:t>rd</w:t>
      </w:r>
      <w:r w:rsidRPr="00781E74">
        <w:rPr>
          <w:rFonts w:ascii="Times New Roman" w:hAnsi="Times New Roman" w:cs="Times New Roman"/>
          <w:sz w:val="24"/>
          <w:szCs w:val="24"/>
        </w:rPr>
        <w:t xml:space="preserve"> order of polynomial in the time variable) </w:t>
      </w:r>
    </w:p>
    <w:p w:rsidR="00F32AE6" w:rsidRPr="00781E74" w:rsidRDefault="00F32AE6" w:rsidP="00F32AE6">
      <w:pPr>
        <w:pStyle w:val="Heading3"/>
        <w:rPr>
          <w:rFonts w:cs="Times New Roman"/>
        </w:rPr>
      </w:pPr>
      <w:bookmarkStart w:id="10" w:name="_Toc93957156"/>
      <w:r w:rsidRPr="00781E74">
        <w:rPr>
          <w:rFonts w:cs="Times New Roman"/>
        </w:rPr>
        <w:t xml:space="preserve">2.2.4 Evaluation of </w:t>
      </w:r>
      <w:proofErr w:type="spellStart"/>
      <w:r w:rsidRPr="00781E74">
        <w:rPr>
          <w:rFonts w:cs="Times New Roman"/>
        </w:rPr>
        <w:t>PrEP</w:t>
      </w:r>
      <w:proofErr w:type="spellEnd"/>
      <w:r w:rsidRPr="00781E74">
        <w:rPr>
          <w:rFonts w:cs="Times New Roman"/>
        </w:rPr>
        <w:t xml:space="preserve"> trajectory cluster</w:t>
      </w:r>
      <w:bookmarkEnd w:id="10"/>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A major challenge with any data mining analysis, including GBTM, is that there is no external data on ground-truth label that can be used for validating the detected cluster solution. As the result, we will consider the following three aspects when evaluating the quality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trajectory clusters (or groups) solutions: 1) internal validity; 2) cluster stability; 3) cluster interpretability.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In an ideal world, we would want to evaluate all possible mined cluster structures given specified hyperparameters, which include the numbe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rajectory clusters to mine (K) and the assignment of group-specific polynomial order in the time variable (e.g., if K=3, polynomial order for group 1,2 and 3 could be 2,2, and 3 respectively). However, the number of models evaluated would have increased substantially, which may not be feasible given limited </w:t>
      </w:r>
      <w:r w:rsidRPr="00781E74">
        <w:rPr>
          <w:rFonts w:ascii="Times New Roman" w:hAnsi="Times New Roman" w:cs="Times New Roman"/>
          <w:color w:val="000000" w:themeColor="text1"/>
          <w:sz w:val="24"/>
          <w:szCs w:val="24"/>
        </w:rPr>
        <w:lastRenderedPageBreak/>
        <w:t xml:space="preserve">computational power. Furthermore, the qualitative interpretability of the min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rajectory cluster would likely decrease as K increases.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To limit the number of evaluated models and maintaining cluster interpretability, we will only assess K=1~9. We will first use the 3</w:t>
      </w:r>
      <w:r w:rsidRPr="00781E74">
        <w:rPr>
          <w:rFonts w:ascii="Times New Roman" w:hAnsi="Times New Roman" w:cs="Times New Roman"/>
          <w:color w:val="000000" w:themeColor="text1"/>
          <w:sz w:val="24"/>
          <w:szCs w:val="24"/>
          <w:vertAlign w:val="superscript"/>
        </w:rPr>
        <w:t>rd</w:t>
      </w:r>
      <w:r w:rsidRPr="00781E74">
        <w:rPr>
          <w:rFonts w:ascii="Times New Roman" w:hAnsi="Times New Roman" w:cs="Times New Roman"/>
          <w:color w:val="000000" w:themeColor="text1"/>
          <w:sz w:val="24"/>
          <w:szCs w:val="24"/>
        </w:rPr>
        <w:t xml:space="preserve"> polynomial order in the time variable for all K groups (polynomial parsimony will be assessed at a later stage). We will evaluate internal validity, cluster stability, and cluster interpretability sequentially. As we move through each evaluation phase, we will narrow down candidate models. The reason we evaluate cluster internal validity before cluster stability is that the method we will use for evaluating cluster stability (i.e., consensus clustering) is more computationally expensive than that for evaluating internal validity. Therefore, it is more suitable for assessment at a later phase where we will have fewer number of models to be evaluated. </w:t>
      </w:r>
    </w:p>
    <w:p w:rsidR="00F32AE6" w:rsidRPr="00781E74" w:rsidRDefault="00F32AE6" w:rsidP="00F32AE6">
      <w:pPr>
        <w:pStyle w:val="Heading4"/>
        <w:rPr>
          <w:rFonts w:cs="Times New Roman"/>
        </w:rPr>
      </w:pPr>
      <w:bookmarkStart w:id="11" w:name="_Toc93957157"/>
      <w:r w:rsidRPr="00781E74">
        <w:rPr>
          <w:rFonts w:cs="Times New Roman"/>
        </w:rPr>
        <w:t>2.2.4.1 Phase I: internal validity</w:t>
      </w:r>
      <w:bookmarkEnd w:id="11"/>
    </w:p>
    <w:p w:rsidR="00F32AE6" w:rsidRPr="00781E74" w:rsidRDefault="00F32AE6" w:rsidP="00F32AE6">
      <w:pPr>
        <w:rPr>
          <w:rFonts w:ascii="Times New Roman" w:hAnsi="Times New Roman" w:cs="Times New Roman"/>
          <w:b/>
          <w:sz w:val="24"/>
          <w:szCs w:val="24"/>
        </w:rPr>
      </w:pPr>
      <w:r w:rsidRPr="00781E74">
        <w:rPr>
          <w:rFonts w:ascii="Times New Roman" w:hAnsi="Times New Roman" w:cs="Times New Roman"/>
          <w:sz w:val="24"/>
          <w:szCs w:val="24"/>
        </w:rPr>
        <w:t xml:space="preserve">A cluster solution with good internal validity should maximize model fit while balancing model complexity (i.e., the greater the number of clusters to mine, the greater model complexity), and have a clear assignment of cluster membership. To assess model fit, we will </w:t>
      </w:r>
      <w:r w:rsidRPr="00781E74">
        <w:rPr>
          <w:rFonts w:ascii="Times New Roman" w:hAnsi="Times New Roman" w:cs="Times New Roman"/>
          <w:color w:val="000000" w:themeColor="text1"/>
          <w:sz w:val="24"/>
          <w:szCs w:val="24"/>
        </w:rPr>
        <w:t xml:space="preserve">compute and compare the Bayesian information criterion (BIC). Lower BIC reflects </w:t>
      </w:r>
      <w:r w:rsidRPr="00781E74">
        <w:rPr>
          <w:rFonts w:ascii="Times New Roman" w:hAnsi="Times New Roman" w:cs="Times New Roman"/>
          <w:sz w:val="24"/>
          <w:szCs w:val="24"/>
        </w:rPr>
        <w:t>greater data likelihood penalized for model complexity. To assess the clarity of group assignment, we will compute the average</w:t>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posterior probabilities of group membership for each discovered group by averaging the posterior probabilities of group membership among subjects assigned to the same group (according to the maximum probabilit</w:t>
      </w:r>
      <w:r>
        <w:rPr>
          <w:rFonts w:ascii="Times New Roman" w:hAnsi="Times New Roman" w:cs="Times New Roman"/>
          <w:sz w:val="24"/>
          <w:szCs w:val="24"/>
        </w:rPr>
        <w:t>y</w:t>
      </w:r>
      <w:r w:rsidRPr="00781E74">
        <w:rPr>
          <w:rFonts w:ascii="Times New Roman" w:hAnsi="Times New Roman" w:cs="Times New Roman"/>
          <w:sz w:val="24"/>
          <w:szCs w:val="24"/>
        </w:rPr>
        <w:t xml:space="preserve"> of group membership). Higher average posterior probabilities of group membership indicate clearer partition. In addition, clear group assignment may also be indicated by 1) a large ratio comparing the odds of model-predicted group assignment against the odds of random group assignment (known as “Odds of Correct Classification” in the group-based trajectory modeling textbook by Nagin 2005</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in&lt;/Author&gt;&lt;Year&gt;2005&lt;/Year&gt;&lt;RecNum&gt;32&lt;/RecNum&gt;&lt;DisplayText&gt;[32]&lt;/DisplayText&gt;&lt;record&gt;&lt;rec-number&gt;32&lt;/rec-number&gt;&lt;foreign-keys&gt;&lt;key app="EN" db-id="2z20p255m0ts2me55p6p5avhrart0vteep20" timestamp="1643041182"&gt;32&lt;/key&gt;&lt;/foreign-keys&gt;&lt;ref-type name="Journal Article"&gt;17&lt;/ref-type&gt;&lt;contributors&gt;&lt;authors&gt;&lt;author&gt;Nagin, D&lt;/author&gt;&lt;/authors&gt;&lt;/contributors&gt;&lt;titles&gt;&lt;title&gt;Group-based modeling of development Harvard University Press&lt;/title&gt;&lt;secondary-title&gt;Cambridge, Mass&lt;/secondary-title&gt;&lt;/titles&gt;&lt;periodical&gt;&lt;full-title&gt;Cambridge, Mass&lt;/full-title&gt;&lt;/periodical&gt;&lt;dates&gt;&lt;year&gt;2005&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and 2) close correspondence between the estimated probability of a group membership and the proportion of study subject assigned to that group</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in&lt;/Author&gt;&lt;Year&gt;2010&lt;/Year&gt;&lt;RecNum&gt;33&lt;/RecNum&gt;&lt;DisplayText&gt;[33]&lt;/DisplayText&gt;&lt;record&gt;&lt;rec-number&gt;33&lt;/rec-number&gt;&lt;foreign-keys&gt;&lt;key app="EN" db-id="2z20p255m0ts2me55p6p5avhrart0vteep20" timestamp="1643041182"&gt;33&lt;/key&gt;&lt;/foreign-keys&gt;&lt;ref-type name="Journal Article"&gt;17&lt;/ref-type&gt;&lt;contributors&gt;&lt;authors&gt;&lt;author&gt;Nagin, Daniel S&lt;/author&gt;&lt;author&gt;Odgers, Candice L&lt;/author&gt;&lt;/authors&gt;&lt;/contributors&gt;&lt;titles&gt;&lt;title&gt;Group-based trajectory modeling in clinical research&lt;/title&gt;&lt;secondary-title&gt;Annual review of clinical psychology&lt;/secondary-title&gt;&lt;/titles&gt;&lt;periodical&gt;&lt;full-title&gt;Annual review of clinical psychology&lt;/full-title&gt;&lt;/periodical&gt;&lt;pages&gt;109-138&lt;/pages&gt;&lt;volume&gt;6&lt;/volume&gt;&lt;dates&gt;&lt;year&gt;2010&lt;/year&gt;&lt;/dates&gt;&lt;isbn&gt;1548-5943&lt;/isbn&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3]</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By the end of this evaluation phase, we will identify four K values to pass onto the next evaluation phase (cluster stability). To ensure the selected K-group models reflect greater internal validity than others, we will sort the candidate models by BIC in ascending order, and select the top four models that also have average posterior probabilities ≥ 0.70 </w:t>
      </w:r>
      <w:r w:rsidRPr="00781E74">
        <w:rPr>
          <w:rFonts w:ascii="Times New Roman" w:hAnsi="Times New Roman" w:cs="Times New Roman"/>
          <w:sz w:val="24"/>
          <w:szCs w:val="24"/>
        </w:rPr>
        <w:fldChar w:fldCharType="begin">
          <w:fldData xml:space="preserve">PEVuZE5vdGU+PENpdGU+PEF1dGhvcj5XYWxzaDwvQXV0aG9yPjxZZWFyPjIwMjA8L1llYXI+PFJl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zaDwvQXV0aG9yPjxZZWFyPjIwMjA8L1llYXI+PFJl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3-35]</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nd “Odds of Correct Classification” ≥ 5 </w:t>
      </w:r>
      <w:r w:rsidRPr="00781E74">
        <w:rPr>
          <w:rFonts w:ascii="Times New Roman" w:hAnsi="Times New Roman" w:cs="Times New Roman"/>
          <w:sz w:val="24"/>
          <w:szCs w:val="24"/>
        </w:rPr>
        <w:fldChar w:fldCharType="begin">
          <w:fldData xml:space="preserve">PEVuZE5vdGU+PENpdGU+PEF1dGhvcj5OYWdpbjwvQXV0aG9yPjxZZWFyPjIwMTA8L1llYXI+PFJl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dpbjwvQXV0aG9yPjxZZWFyPjIwMTA8L1llYXI+PFJl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81E74">
        <w:rPr>
          <w:rFonts w:ascii="Times New Roman" w:hAnsi="Times New Roman" w:cs="Times New Roman"/>
          <w:sz w:val="24"/>
          <w:szCs w:val="24"/>
        </w:rPr>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3, 36, 37]</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for all discovered groups. To ensure cluster representativity, all cluster sizes for a selected model should at least account for 5% of the study population</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gaon-Teyssier&lt;/Author&gt;&lt;Year&gt;2018&lt;/Year&gt;&lt;RecNum&gt;38&lt;/RecNum&gt;&lt;DisplayText&gt;[38]&lt;/DisplayText&gt;&lt;record&gt;&lt;rec-number&gt;38&lt;/rec-number&gt;&lt;foreign-keys&gt;&lt;key app="EN" db-id="2z20p255m0ts2me55p6p5avhrart0vteep20" timestamp="1643041182"&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8]</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p>
    <w:p w:rsidR="00F32AE6" w:rsidRPr="00781E74" w:rsidRDefault="00F32AE6" w:rsidP="00F32AE6">
      <w:pPr>
        <w:rPr>
          <w:rFonts w:ascii="Times New Roman" w:hAnsi="Times New Roman" w:cs="Times New Roman"/>
          <w:i/>
          <w:sz w:val="24"/>
          <w:szCs w:val="24"/>
        </w:rPr>
      </w:pPr>
      <w:r w:rsidRPr="00781E74">
        <w:rPr>
          <w:rFonts w:ascii="Times New Roman" w:hAnsi="Times New Roman" w:cs="Times New Roman"/>
          <w:sz w:val="24"/>
          <w:szCs w:val="24"/>
        </w:rPr>
        <w:t xml:space="preserve">To assess the strength of evidence against the hypothesis of homogenous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trajectories, we will approximate the Bayes factors (using the formula</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1&lt;/Year&gt;&lt;RecNum&gt;39&lt;/RecNum&gt;&lt;DisplayText&gt;[39]&lt;/DisplayText&gt;&lt;record&gt;&lt;rec-number&gt;39&lt;/rec-number&gt;&lt;foreign-keys&gt;&lt;key app="EN" db-id="2z20p255m0ts2me55p6p5avhrart0vteep20" timestamp="1643041182"&gt;39&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39]</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m:oMath>
        <m:r>
          <w:rPr>
            <w:rFonts w:ascii="Cambria Math" w:hAnsi="Cambria Math" w:cs="Times New Roman"/>
            <w:sz w:val="24"/>
            <w:szCs w:val="24"/>
          </w:rPr>
          <m:t>2</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Bayes Factor)</m:t>
            </m:r>
          </m:e>
        </m:func>
        <m:r>
          <w:rPr>
            <w:rFonts w:ascii="Cambria Math" w:hAnsi="Cambria Math" w:cs="Times New Roman"/>
            <w:sz w:val="24"/>
            <w:szCs w:val="24"/>
          </w:rPr>
          <m:t>≈2</m:t>
        </m:r>
        <m:r>
          <m:rPr>
            <m:sty m:val="p"/>
          </m:rPr>
          <w:rPr>
            <w:rFonts w:ascii="Cambria Math" w:hAnsi="Cambria Math" w:cs="Times New Roman"/>
            <w:sz w:val="24"/>
            <w:szCs w:val="24"/>
          </w:rPr>
          <m:t>Δ</m:t>
        </m:r>
        <m:r>
          <w:rPr>
            <w:rFonts w:ascii="Cambria Math" w:hAnsi="Cambria Math" w:cs="Times New Roman"/>
            <w:sz w:val="24"/>
            <w:szCs w:val="24"/>
          </w:rPr>
          <m:t>BIC</m:t>
        </m:r>
      </m:oMath>
      <w:r w:rsidRPr="00781E74">
        <w:rPr>
          <w:rFonts w:ascii="Times New Roman" w:hAnsi="Times New Roman" w:cs="Times New Roman"/>
          <w:sz w:val="24"/>
          <w:szCs w:val="24"/>
        </w:rPr>
        <w:t>) comparing each selected K-group model against the single-group model. The obtained Bayes factor may be interpreted as the ratio of marginal likelihood of a selected model to that of the single-group (i.e., homogenous trajectory) model.</w:t>
      </w:r>
    </w:p>
    <w:p w:rsidR="00F32AE6" w:rsidRPr="00781E74" w:rsidRDefault="00F32AE6" w:rsidP="00F32AE6">
      <w:pPr>
        <w:pStyle w:val="Heading4"/>
        <w:rPr>
          <w:rFonts w:cs="Times New Roman"/>
        </w:rPr>
      </w:pPr>
      <w:bookmarkStart w:id="12" w:name="_Toc93957158"/>
      <w:r w:rsidRPr="00781E74">
        <w:rPr>
          <w:rFonts w:cs="Times New Roman"/>
        </w:rPr>
        <w:lastRenderedPageBreak/>
        <w:t>2.2.4.2 Phase II: cluster stability</w:t>
      </w:r>
      <w:bookmarkEnd w:id="12"/>
      <w:r w:rsidRPr="00781E74">
        <w:rPr>
          <w:rFonts w:cs="Times New Roman"/>
        </w:rPr>
        <w:t xml:space="preserve">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sz w:val="24"/>
          <w:szCs w:val="24"/>
        </w:rPr>
        <w:t>After selecting the top four values of K based on the aforementioned internal validity criteria, we will proceed to the second phase of evaluation where we evaluate the selected K values by assessing their resulting cluster stability against sampling variability with consensus clustering validation</w:t>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onti&lt;/Author&gt;&lt;Year&gt;2003&lt;/Year&gt;&lt;RecNum&gt;40&lt;/RecNum&gt;&lt;DisplayText&gt;[40]&lt;/DisplayText&gt;&lt;record&gt;&lt;rec-number&gt;40&lt;/rec-number&gt;&lt;foreign-keys&gt;&lt;key app="EN" db-id="2z20p255m0ts2me55p6p5avhrart0vteep20" timestamp="1643041182"&gt;40&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urls&gt;&lt;/urls&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Such an assessment will allow us to identify cluster solutions generated by overfitting models that describe random noises, rather than the true cluster structure. For each selected K value, we will resample, without replacement, a subset (80%) of the original dataset, stratified by individual-level characteristics (i.e., age, yea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itiation, health insurance type) for 100 times and apply the k-group GBTM to each sample dataset (i.e., 100 clustering runs for each selected K value). The aforementioned subsampling scheme is preferred over bootstrapping, because bootstrapping may artificially inflate the cluster compactness through replicating identical data points.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Upon running a K-group GBTM on all the sample datasets, we will measure the agreement among the resulting cluster solutions over the sampled datasets. To achieve this, we will compute a N×N consensus matrix, originally introduced by Monti et al</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onti&lt;/Author&gt;&lt;Year&gt;2003&lt;/Year&gt;&lt;RecNum&gt;40&lt;/RecNum&gt;&lt;DisplayText&gt;[40]&lt;/DisplayText&gt;&lt;record&gt;&lt;rec-number&gt;40&lt;/rec-number&gt;&lt;foreign-keys&gt;&lt;key app="EN" db-id="2z20p255m0ts2me55p6p5avhrart0vteep20" timestamp="1643041182"&gt;40&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0]</w:t>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at describes the pairwise probabilities of being assigned to the same cluster conditioned on being sampled in the same subset (Eq </w:t>
      </w:r>
      <w:r>
        <w:rPr>
          <w:rFonts w:ascii="Times New Roman" w:hAnsi="Times New Roman" w:cs="Times New Roman"/>
          <w:color w:val="000000" w:themeColor="text1"/>
          <w:sz w:val="24"/>
          <w:szCs w:val="24"/>
        </w:rPr>
        <w:t>4</w:t>
      </w:r>
      <w:r w:rsidRPr="00781E74">
        <w:rPr>
          <w:rFonts w:ascii="Times New Roman" w:hAnsi="Times New Roman" w:cs="Times New Roman"/>
          <w:color w:val="000000" w:themeColor="text1"/>
          <w:sz w:val="24"/>
          <w:szCs w:val="24"/>
        </w:rPr>
        <w:t>).</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t xml:space="preserve">Eq </w:t>
      </w:r>
      <w:r>
        <w:rPr>
          <w:rFonts w:ascii="Times New Roman" w:hAnsi="Times New Roman" w:cs="Times New Roman"/>
          <w:b/>
          <w:color w:val="000000" w:themeColor="text1"/>
          <w:sz w:val="24"/>
          <w:szCs w:val="24"/>
        </w:rPr>
        <w:t>4</w:t>
      </w:r>
      <w:r w:rsidRPr="00781E74">
        <w:rPr>
          <w:rFonts w:ascii="Times New Roman" w:hAnsi="Times New Roman" w:cs="Times New Roman"/>
          <w:b/>
          <w:color w:val="000000" w:themeColor="text1"/>
          <w:sz w:val="24"/>
          <w:szCs w:val="24"/>
        </w:rPr>
        <w:t>.</w:t>
      </w:r>
      <w:r w:rsidRPr="00781E74">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C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h=1</m:t>
                </m:r>
              </m:sub>
              <m:sup>
                <m:r>
                  <w:rPr>
                    <w:rFonts w:ascii="Cambria Math" w:hAnsi="Cambria Math" w:cs="Times New Roman"/>
                    <w:color w:val="000000" w:themeColor="text1"/>
                    <w:sz w:val="24"/>
                    <w:szCs w:val="24"/>
                  </w:rPr>
                  <m:t>H</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e>
            </m:nary>
          </m:num>
          <m:den>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h=1</m:t>
                </m:r>
              </m:sub>
              <m:sup>
                <m:r>
                  <w:rPr>
                    <w:rFonts w:ascii="Cambria Math" w:hAnsi="Cambria Math" w:cs="Times New Roman"/>
                    <w:color w:val="000000" w:themeColor="text1"/>
                    <w:sz w:val="24"/>
                    <w:szCs w:val="24"/>
                  </w:rPr>
                  <m:t>H</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e>
            </m:nary>
          </m:den>
        </m:f>
      </m:oMath>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Where N is the number of data points of the original dataset; H is the number of sample datase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oMath>
      <w:r w:rsidRPr="00781E74">
        <w:rPr>
          <w:rFonts w:ascii="Times New Roman" w:hAnsi="Times New Roman" w:cs="Times New Roman"/>
          <w:color w:val="000000" w:themeColor="text1"/>
          <w:sz w:val="24"/>
          <w:szCs w:val="24"/>
        </w:rPr>
        <w:t xml:space="preserve"> is the connectivity matrix specific to a clustering run on sample datasets (i.e., 1 if data point </w:t>
      </w:r>
      <w:proofErr w:type="spellStart"/>
      <w:r w:rsidRPr="00781E74">
        <w:rPr>
          <w:rFonts w:ascii="Times New Roman" w:hAnsi="Times New Roman" w:cs="Times New Roman"/>
          <w:i/>
          <w:color w:val="000000" w:themeColor="text1"/>
          <w:sz w:val="24"/>
          <w:szCs w:val="24"/>
        </w:rPr>
        <w:t>i</w:t>
      </w:r>
      <w:proofErr w:type="spellEnd"/>
      <w:r w:rsidRPr="00781E74">
        <w:rPr>
          <w:rFonts w:ascii="Times New Roman" w:hAnsi="Times New Roman" w:cs="Times New Roman"/>
          <w:color w:val="000000" w:themeColor="text1"/>
          <w:sz w:val="24"/>
          <w:szCs w:val="24"/>
        </w:rPr>
        <w:t xml:space="preserve"> and </w:t>
      </w:r>
      <w:r w:rsidRPr="00781E74">
        <w:rPr>
          <w:rFonts w:ascii="Times New Roman" w:hAnsi="Times New Roman" w:cs="Times New Roman"/>
          <w:i/>
          <w:color w:val="000000" w:themeColor="text1"/>
          <w:sz w:val="24"/>
          <w:szCs w:val="24"/>
        </w:rPr>
        <w:t>j</w:t>
      </w:r>
      <w:r w:rsidRPr="00781E74">
        <w:rPr>
          <w:rFonts w:ascii="Times New Roman" w:hAnsi="Times New Roman" w:cs="Times New Roman"/>
          <w:color w:val="000000" w:themeColor="text1"/>
          <w:sz w:val="24"/>
          <w:szCs w:val="24"/>
        </w:rPr>
        <w:t xml:space="preserve"> are assigned to the same group; 0 otherwis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oMath>
      <w:r w:rsidRPr="00781E74">
        <w:rPr>
          <w:rFonts w:ascii="Times New Roman" w:hAnsi="Times New Roman" w:cs="Times New Roman"/>
          <w:color w:val="000000" w:themeColor="text1"/>
          <w:sz w:val="24"/>
          <w:szCs w:val="24"/>
        </w:rPr>
        <w:t xml:space="preserve"> is the indicator matrix specific to a clustering run (i.e., 1 if data point </w:t>
      </w:r>
      <w:proofErr w:type="spellStart"/>
      <w:r w:rsidRPr="00781E74">
        <w:rPr>
          <w:rFonts w:ascii="Times New Roman" w:hAnsi="Times New Roman" w:cs="Times New Roman"/>
          <w:i/>
          <w:color w:val="000000" w:themeColor="text1"/>
          <w:sz w:val="24"/>
          <w:szCs w:val="24"/>
        </w:rPr>
        <w:t>i</w:t>
      </w:r>
      <w:proofErr w:type="spellEnd"/>
      <w:r w:rsidRPr="00781E74">
        <w:rPr>
          <w:rFonts w:ascii="Times New Roman" w:hAnsi="Times New Roman" w:cs="Times New Roman"/>
          <w:color w:val="000000" w:themeColor="text1"/>
          <w:sz w:val="24"/>
          <w:szCs w:val="24"/>
        </w:rPr>
        <w:t xml:space="preserve"> and </w:t>
      </w:r>
      <w:r w:rsidRPr="00781E74">
        <w:rPr>
          <w:rFonts w:ascii="Times New Roman" w:hAnsi="Times New Roman" w:cs="Times New Roman"/>
          <w:i/>
          <w:color w:val="000000" w:themeColor="text1"/>
          <w:sz w:val="24"/>
          <w:szCs w:val="24"/>
        </w:rPr>
        <w:t>j</w:t>
      </w:r>
      <w:r w:rsidRPr="00781E74">
        <w:rPr>
          <w:rFonts w:ascii="Times New Roman" w:hAnsi="Times New Roman" w:cs="Times New Roman"/>
          <w:color w:val="000000" w:themeColor="text1"/>
          <w:sz w:val="24"/>
          <w:szCs w:val="24"/>
        </w:rPr>
        <w:t xml:space="preserve"> are both sampled in the sample dataset; 0 otherwise).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Because GBTM is a fuzzy clustering method (i.e., the models would output probabilities of group membership for each person), we propose to adapt the calculation of consensus probabilities (i.e., </w:t>
      </w:r>
      <m:oMath>
        <m:r>
          <w:rPr>
            <w:rFonts w:ascii="Cambria Math" w:hAnsi="Cambria Math" w:cs="Times New Roman"/>
            <w:color w:val="000000" w:themeColor="text1"/>
            <w:sz w:val="24"/>
            <w:szCs w:val="24"/>
          </w:rPr>
          <m:t>C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oMath>
      <w:r w:rsidRPr="00781E74">
        <w:rPr>
          <w:rFonts w:ascii="Times New Roman" w:hAnsi="Times New Roman" w:cs="Times New Roman"/>
          <w:color w:val="000000" w:themeColor="text1"/>
          <w:sz w:val="24"/>
          <w:szCs w:val="24"/>
        </w:rPr>
        <w:t xml:space="preserve">) to the following formula: </w:t>
      </w:r>
    </w:p>
    <w:p w:rsidR="00F32AE6" w:rsidRPr="00781E74" w:rsidRDefault="00F32AE6" w:rsidP="00F32AE6">
      <w:pP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C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h=1</m:t>
                  </m:r>
                </m:sub>
                <m:sup>
                  <m:r>
                    <w:rPr>
                      <w:rFonts w:ascii="Cambria Math" w:hAnsi="Cambria Math" w:cs="Times New Roman"/>
                      <w:color w:val="000000" w:themeColor="text1"/>
                      <w:sz w:val="24"/>
                      <w:szCs w:val="24"/>
                    </w:rPr>
                    <m:t>H</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GB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P(GB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j</m:t>
                          </m:r>
                        </m:e>
                      </m:d>
                      <m:r>
                        <w:rPr>
                          <w:rFonts w:ascii="Cambria Math" w:hAnsi="Cambria Math" w:cs="Times New Roman"/>
                          <w:color w:val="000000" w:themeColor="text1"/>
                          <w:sz w:val="24"/>
                          <w:szCs w:val="24"/>
                        </w:rPr>
                        <m:t>=k)</m:t>
                      </m:r>
                    </m:e>
                  </m:nary>
                </m:e>
              </m:nary>
            </m:num>
            <m:den>
              <m:r>
                <w:rPr>
                  <w:rFonts w:ascii="Cambria Math" w:hAnsi="Cambria Math" w:cs="Times New Roman"/>
                  <w:color w:val="000000" w:themeColor="text1"/>
                  <w:sz w:val="24"/>
                  <w:szCs w:val="24"/>
                </w:rPr>
                <m:t>H</m:t>
              </m:r>
            </m:den>
          </m:f>
          <m:r>
            <w:rPr>
              <w:rFonts w:ascii="Cambria Math" w:hAnsi="Cambria Math" w:cs="Times New Roman"/>
              <w:color w:val="000000" w:themeColor="text1"/>
              <w:sz w:val="24"/>
              <w:szCs w:val="24"/>
            </w:rPr>
            <m:t xml:space="preserve"> </m:t>
          </m:r>
        </m:oMath>
      </m:oMathPara>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Where H denotes the number of sample datasets that contains both individual </w:t>
      </w:r>
      <w:proofErr w:type="spellStart"/>
      <w:r w:rsidRPr="00781E74">
        <w:rPr>
          <w:rFonts w:ascii="Times New Roman" w:hAnsi="Times New Roman" w:cs="Times New Roman"/>
          <w:color w:val="000000" w:themeColor="text1"/>
          <w:sz w:val="24"/>
          <w:szCs w:val="24"/>
        </w:rPr>
        <w:t>i</w:t>
      </w:r>
      <w:proofErr w:type="spellEnd"/>
      <w:r w:rsidRPr="00781E74">
        <w:rPr>
          <w:rFonts w:ascii="Times New Roman" w:hAnsi="Times New Roman" w:cs="Times New Roman"/>
          <w:color w:val="000000" w:themeColor="text1"/>
          <w:sz w:val="24"/>
          <w:szCs w:val="24"/>
        </w:rPr>
        <w:t xml:space="preserve"> and j; K denotes the pre-specified number of groups for GBTM to mine. The equation above effectively describes the probability that two individuals belong to the same group, averaged across the sample datasets that contain both individuals.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Each consensus matrix will be used to plot the histogram of the empirical cumulative distribution (CDF) for the consensus probabilities (i.e., </w:t>
      </w:r>
      <m:oMath>
        <m:r>
          <w:rPr>
            <w:rFonts w:ascii="Cambria Math" w:hAnsi="Cambria Math" w:cs="Times New Roman"/>
            <w:color w:val="000000" w:themeColor="text1"/>
            <w:sz w:val="24"/>
            <w:szCs w:val="24"/>
          </w:rPr>
          <m:t>C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oMath>
      <w:r w:rsidRPr="00781E74">
        <w:rPr>
          <w:rFonts w:ascii="Times New Roman" w:hAnsi="Times New Roman" w:cs="Times New Roman"/>
          <w:color w:val="000000" w:themeColor="text1"/>
          <w:sz w:val="24"/>
          <w:szCs w:val="24"/>
        </w:rPr>
        <w:t>). A stable K-group solution would result in clear bimodal distribution of the consensus probabilities and a CDF shape that approaches a step function (Figure 1</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onti&lt;/Author&gt;&lt;Year&gt;2003&lt;/Year&gt;&lt;RecNum&gt;40&lt;/RecNum&gt;&lt;DisplayText&gt;[40]&lt;/DisplayText&gt;&lt;record&gt;&lt;rec-number&gt;40&lt;/rec-number&gt;&lt;foreign-keys&gt;&lt;key app="EN" db-id="2z20p255m0ts2me55p6p5avhrart0vteep20" timestamp="1643041182"&gt;40&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urls&gt;&lt;/urls&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We may also calculate the proportion of ambiguous clustering (PAC), the proportion of consensus probabilities that lie within a pre-specified interval indicative of ambiguous pairwise connectivity (e.g., 0.1 ~ 0.9). PAC is a consensus measure developed by </w:t>
      </w:r>
      <w:r w:rsidRPr="00781E74">
        <w:rPr>
          <w:rFonts w:ascii="Times New Roman" w:hAnsi="Times New Roman" w:cs="Times New Roman"/>
          <w:color w:val="000000" w:themeColor="text1"/>
          <w:sz w:val="24"/>
          <w:szCs w:val="24"/>
        </w:rPr>
        <w:lastRenderedPageBreak/>
        <w:t>Yasin et al to infer optimal K in a more reliable manner</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Șenbabaoğlu&lt;/Author&gt;&lt;Year&gt;2014&lt;/Year&gt;&lt;RecNum&gt;41&lt;/RecNum&gt;&lt;DisplayText&gt;[41]&lt;/DisplayText&gt;&lt;record&gt;&lt;rec-number&gt;41&lt;/rec-number&gt;&lt;foreign-keys&gt;&lt;key app="EN" db-id="2z20p255m0ts2me55p6p5avhrart0vteep20" timestamp="1643041182"&gt;41&lt;/key&gt;&lt;/foreign-keys&gt;&lt;ref-type name="Journal Article"&gt;17&lt;/ref-type&gt;&lt;contributors&gt;&lt;authors&gt;&lt;author&gt;Șenbabaoğlu, Yasin&lt;/author&gt;&lt;author&gt;Michailidis, George&lt;/author&gt;&lt;author&gt;Li, Jun Z&lt;/author&gt;&lt;/authors&gt;&lt;/contributors&gt;&lt;titles&gt;&lt;title&gt;Critical limitations of consensus clustering in class discovery&lt;/title&gt;&lt;secondary-title&gt;Scientific reports&lt;/secondary-title&gt;&lt;/titles&gt;&lt;periodical&gt;&lt;full-title&gt;Scientific reports&lt;/full-title&gt;&lt;/periodical&gt;&lt;pages&gt;1-13&lt;/pages&gt;&lt;volume&gt;4&lt;/volume&gt;&lt;number&gt;1&lt;/number&gt;&lt;dates&gt;&lt;year&gt;2014&lt;/year&gt;&lt;/dates&gt;&lt;isbn&gt;2045-2322&lt;/isbn&gt;&lt;urls&gt;&lt;/urls&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A lower PAC value, corresponding to flatter middle segment of CDF (more step-function-like), suggests better K for clustering.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In addition, for a given K, we will also evaluate the stability of each resulting cluster (or group) by computing the average pairwise consensus probabilities (i.e., m(k)) among individuals belonging to the same group (Eq. </w:t>
      </w:r>
      <w:r>
        <w:rPr>
          <w:rFonts w:ascii="Times New Roman" w:hAnsi="Times New Roman" w:cs="Times New Roman"/>
          <w:color w:val="000000" w:themeColor="text1"/>
          <w:sz w:val="24"/>
          <w:szCs w:val="24"/>
        </w:rPr>
        <w:t>5</w:t>
      </w:r>
      <w:r w:rsidRPr="00781E74">
        <w:rPr>
          <w:rFonts w:ascii="Times New Roman" w:hAnsi="Times New Roman" w:cs="Times New Roman"/>
          <w:color w:val="000000" w:themeColor="text1"/>
          <w:sz w:val="24"/>
          <w:szCs w:val="24"/>
        </w:rPr>
        <w:t>). An ideal K-group solution should result in a cluster structure that have high and even m(k) across all clusters, suggesting that all discovered clusters are equally robust against data perturbation.</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t xml:space="preserve">Eq </w:t>
      </w:r>
      <w:r>
        <w:rPr>
          <w:rFonts w:ascii="Times New Roman" w:hAnsi="Times New Roman" w:cs="Times New Roman"/>
          <w:b/>
          <w:color w:val="000000" w:themeColor="text1"/>
          <w:sz w:val="24"/>
          <w:szCs w:val="24"/>
        </w:rPr>
        <w:t>5</w:t>
      </w:r>
      <w:r w:rsidRPr="00781E74">
        <w:rPr>
          <w:rFonts w:ascii="Times New Roman" w:hAnsi="Times New Roman" w:cs="Times New Roman"/>
          <w:b/>
          <w:color w:val="000000" w:themeColor="text1"/>
          <w:sz w:val="24"/>
          <w:szCs w:val="24"/>
        </w:rPr>
        <w:t>.</w:t>
      </w:r>
      <w:r w:rsidRPr="00781E74">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 xml:space="preserve">-1)/2 </m:t>
            </m:r>
          </m:den>
        </m:f>
        <m:nary>
          <m:naryPr>
            <m:chr m:val="∑"/>
            <m:limLoc m:val="undOvr"/>
            <m:supHide m:val="1"/>
            <m:ctrlPr>
              <w:rPr>
                <w:rFonts w:ascii="Cambria Math" w:hAnsi="Cambria Math" w:cs="Times New Roman"/>
                <w:i/>
                <w:color w:val="000000" w:themeColor="text1"/>
                <w:sz w:val="24"/>
                <w:szCs w:val="24"/>
              </w:rPr>
            </m:ctrlPr>
          </m:naryPr>
          <m:sub>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i,j∊</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k</m:t>
                    </m:r>
                  </m:sub>
                </m:sSub>
              </m:e>
              <m:e>
                <m:r>
                  <w:rPr>
                    <w:rFonts w:ascii="Cambria Math" w:hAnsi="Cambria Math" w:cs="Times New Roman"/>
                    <w:color w:val="000000" w:themeColor="text1"/>
                    <w:sz w:val="24"/>
                    <w:szCs w:val="24"/>
                  </w:rPr>
                  <m:t>i&lt;j</m:t>
                </m:r>
              </m:e>
            </m:eqArr>
          </m:sub>
          <m:sup/>
          <m:e>
            <m:r>
              <w:rPr>
                <w:rFonts w:ascii="Cambria Math" w:hAnsi="Cambria Math" w:cs="Times New Roman"/>
                <w:color w:val="000000" w:themeColor="text1"/>
                <w:sz w:val="24"/>
                <w:szCs w:val="24"/>
              </w:rPr>
              <m:t>C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j</m:t>
                </m:r>
              </m:e>
            </m:d>
          </m:e>
        </m:nary>
      </m:oMath>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Pr="00781E74">
        <w:rPr>
          <w:rFonts w:ascii="Times New Roman" w:hAnsi="Times New Roman" w:cs="Times New Roman"/>
          <w:color w:val="000000" w:themeColor="text1"/>
          <w:sz w:val="24"/>
          <w:szCs w:val="24"/>
        </w:rPr>
        <w:t xml:space="preserve"> denotes the num</w:t>
      </w:r>
      <w:proofErr w:type="spellStart"/>
      <w:r w:rsidRPr="00781E74">
        <w:rPr>
          <w:rFonts w:ascii="Times New Roman" w:hAnsi="Times New Roman" w:cs="Times New Roman"/>
          <w:color w:val="000000" w:themeColor="text1"/>
          <w:sz w:val="24"/>
          <w:szCs w:val="24"/>
        </w:rPr>
        <w:t>ber</w:t>
      </w:r>
      <w:proofErr w:type="spellEnd"/>
      <w:r w:rsidRPr="00781E74">
        <w:rPr>
          <w:rFonts w:ascii="Times New Roman" w:hAnsi="Times New Roman" w:cs="Times New Roman"/>
          <w:color w:val="000000" w:themeColor="text1"/>
          <w:sz w:val="24"/>
          <w:szCs w:val="24"/>
        </w:rPr>
        <w:t xml:space="preserve"> of individuals assigned to a group k;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k</m:t>
            </m:r>
          </m:sub>
        </m:sSub>
      </m:oMath>
      <w:r w:rsidRPr="00781E74">
        <w:rPr>
          <w:rFonts w:ascii="Times New Roman" w:hAnsi="Times New Roman" w:cs="Times New Roman"/>
          <w:color w:val="000000" w:themeColor="text1"/>
          <w:sz w:val="24"/>
          <w:szCs w:val="24"/>
        </w:rPr>
        <w:t xml:space="preserve"> denotes the set of indices of individuals assigned to group k. </w:t>
      </w:r>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We will use the aforementioned consensus indicators along with internal validity measures from the first phase of cluster evaluation to guide us selecting two top performing K values. Then, for each selected K values, we will assess whether more parsimonious polynomial functions (2</w:t>
      </w:r>
      <w:r w:rsidRPr="00781E74">
        <w:rPr>
          <w:rFonts w:ascii="Times New Roman" w:hAnsi="Times New Roman" w:cs="Times New Roman"/>
          <w:sz w:val="24"/>
          <w:szCs w:val="24"/>
          <w:vertAlign w:val="superscript"/>
        </w:rPr>
        <w:t>nd</w:t>
      </w:r>
      <w:r w:rsidRPr="00781E74">
        <w:rPr>
          <w:rFonts w:ascii="Times New Roman" w:hAnsi="Times New Roman" w:cs="Times New Roman"/>
          <w:sz w:val="24"/>
          <w:szCs w:val="24"/>
        </w:rPr>
        <w:t xml:space="preserve"> or 1</w:t>
      </w:r>
      <w:r w:rsidRPr="00781E74">
        <w:rPr>
          <w:rFonts w:ascii="Times New Roman" w:hAnsi="Times New Roman" w:cs="Times New Roman"/>
          <w:sz w:val="24"/>
          <w:szCs w:val="24"/>
          <w:vertAlign w:val="superscript"/>
        </w:rPr>
        <w:t>st</w:t>
      </w:r>
      <w:r w:rsidRPr="00781E74">
        <w:rPr>
          <w:rFonts w:ascii="Times New Roman" w:hAnsi="Times New Roman" w:cs="Times New Roman"/>
          <w:sz w:val="24"/>
          <w:szCs w:val="24"/>
        </w:rPr>
        <w:t xml:space="preserve"> order) may be used to describe group-specific trajectories by comparing the Bayes factors between the full and reduced models.   </w:t>
      </w:r>
    </w:p>
    <w:p w:rsidR="00F32AE6" w:rsidRPr="00781E74" w:rsidRDefault="00F32AE6" w:rsidP="00F32AE6">
      <w:pPr>
        <w:rPr>
          <w:rFonts w:ascii="Times New Roman" w:hAnsi="Times New Roman" w:cs="Times New Roman"/>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b/>
          <w:color w:val="000000" w:themeColor="text1"/>
          <w:sz w:val="24"/>
          <w:szCs w:val="24"/>
        </w:rPr>
      </w:pP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lastRenderedPageBreak/>
        <w:t xml:space="preserve">Figure 1. </w:t>
      </w:r>
      <w:r w:rsidRPr="00781E74">
        <w:rPr>
          <w:rFonts w:ascii="Times New Roman" w:hAnsi="Times New Roman" w:cs="Times New Roman"/>
          <w:color w:val="000000" w:themeColor="text1"/>
          <w:sz w:val="24"/>
          <w:szCs w:val="24"/>
        </w:rPr>
        <w:t>Consensus for various number of groups (K) on the two simulated datasets (figure extracted from Monti et al 2003</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onti&lt;/Author&gt;&lt;Year&gt;2003&lt;/Year&gt;&lt;RecNum&gt;40&lt;/RecNum&gt;&lt;DisplayText&gt;[40]&lt;/DisplayText&gt;&lt;record&gt;&lt;rec-number&gt;40&lt;/rec-number&gt;&lt;foreign-keys&gt;&lt;key app="EN" db-id="2z20p255m0ts2me55p6p5avhrart0vteep20" timestamp="1643041182"&gt;40&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urls&gt;&lt;/urls&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i/>
          <w:color w:val="000000" w:themeColor="text1"/>
          <w:sz w:val="24"/>
          <w:szCs w:val="24"/>
        </w:rPr>
        <w:t>Uniform1</w:t>
      </w:r>
      <w:r w:rsidRPr="00781E74">
        <w:rPr>
          <w:rFonts w:ascii="Times New Roman" w:hAnsi="Times New Roman" w:cs="Times New Roman"/>
          <w:color w:val="000000" w:themeColor="text1"/>
          <w:sz w:val="24"/>
          <w:szCs w:val="24"/>
        </w:rPr>
        <w:t xml:space="preserve"> was generated using uniform distribution (mimicking situations where there is no true cluster structure), while </w:t>
      </w:r>
      <w:r w:rsidRPr="00781E74">
        <w:rPr>
          <w:rFonts w:ascii="Times New Roman" w:hAnsi="Times New Roman" w:cs="Times New Roman"/>
          <w:i/>
          <w:color w:val="000000" w:themeColor="text1"/>
          <w:sz w:val="24"/>
          <w:szCs w:val="24"/>
        </w:rPr>
        <w:t>Gaussian3</w:t>
      </w:r>
      <w:r w:rsidRPr="00781E74">
        <w:rPr>
          <w:rFonts w:ascii="Times New Roman" w:hAnsi="Times New Roman" w:cs="Times New Roman"/>
          <w:color w:val="000000" w:themeColor="text1"/>
          <w:sz w:val="24"/>
          <w:szCs w:val="24"/>
        </w:rPr>
        <w:t xml:space="preserve"> was generated using the union of three gaussian distributions (mimicking situations where there is a true cluster struc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true</m:t>
            </m:r>
          </m:sub>
        </m:sSub>
      </m:oMath>
      <w:r w:rsidRPr="00781E74">
        <w:rPr>
          <w:rFonts w:ascii="Times New Roman" w:hAnsi="Times New Roman" w:cs="Times New Roman"/>
          <w:color w:val="000000" w:themeColor="text1"/>
          <w:sz w:val="24"/>
          <w:szCs w:val="24"/>
        </w:rPr>
        <w:t xml:space="preserve">=3 in this example). </w:t>
      </w:r>
    </w:p>
    <w:p w:rsidR="00F32AE6" w:rsidRPr="00781E74" w:rsidRDefault="00F32AE6" w:rsidP="00F32AE6">
      <w:pPr>
        <w:jc w:val="center"/>
        <w:rPr>
          <w:rFonts w:ascii="Times New Roman" w:hAnsi="Times New Roman" w:cs="Times New Roman"/>
          <w:color w:val="000000" w:themeColor="text1"/>
          <w:sz w:val="24"/>
          <w:szCs w:val="24"/>
        </w:rPr>
      </w:pPr>
      <w:r w:rsidRPr="00781E74">
        <w:rPr>
          <w:rFonts w:ascii="Times New Roman" w:hAnsi="Times New Roman" w:cs="Times New Roman"/>
          <w:noProof/>
          <w:sz w:val="24"/>
          <w:szCs w:val="24"/>
        </w:rPr>
        <w:drawing>
          <wp:inline distT="0" distB="0" distL="0" distR="0" wp14:anchorId="6B713FED" wp14:editId="72AE4E0C">
            <wp:extent cx="5025006" cy="5400808"/>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79191" cy="5459045"/>
                    </a:xfrm>
                    <a:prstGeom prst="rect">
                      <a:avLst/>
                    </a:prstGeom>
                  </pic:spPr>
                </pic:pic>
              </a:graphicData>
            </a:graphic>
          </wp:inline>
        </w:drawing>
      </w:r>
    </w:p>
    <w:p w:rsidR="00F32AE6" w:rsidRPr="00781E74" w:rsidRDefault="00F32AE6" w:rsidP="00F32AE6">
      <w:pPr>
        <w:pStyle w:val="Heading4"/>
        <w:rPr>
          <w:rFonts w:cs="Times New Roman"/>
        </w:rPr>
      </w:pPr>
      <w:bookmarkStart w:id="13" w:name="_Toc93957159"/>
      <w:r w:rsidRPr="00781E74">
        <w:rPr>
          <w:rFonts w:cs="Times New Roman"/>
        </w:rPr>
        <w:t>2.2.4.3 Phase III: cluster interpretability</w:t>
      </w:r>
      <w:bookmarkEnd w:id="13"/>
      <w:r w:rsidRPr="00781E74">
        <w:rPr>
          <w:rFonts w:cs="Times New Roman"/>
        </w:rPr>
        <w:t xml:space="preserve">  </w:t>
      </w:r>
    </w:p>
    <w:p w:rsidR="00F32AE6" w:rsidRPr="00781E74" w:rsidRDefault="00F32AE6" w:rsidP="00F32AE6">
      <w:pPr>
        <w:tabs>
          <w:tab w:val="center" w:pos="4680"/>
        </w:tabs>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We will evaluate the cluster interpretability of the two top performing K-group solutions selected from the phase II cluster evaluation. From a data mining perspective, the ultimate goal of cluster analysis is to find a grouping or label structure that can provide meaningful, clinically relevant insights, given the domain understanding, on the differences between detected clusters. To facilitate this qualitative evaluation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t patterns, we will visualize the predicted trajectories </w:t>
      </w:r>
      <w:proofErr w:type="gramStart"/>
      <w:r w:rsidRPr="00781E74">
        <w:rPr>
          <w:rFonts w:ascii="Times New Roman" w:hAnsi="Times New Roman" w:cs="Times New Roman"/>
          <w:color w:val="000000" w:themeColor="text1"/>
          <w:sz w:val="24"/>
          <w:szCs w:val="24"/>
        </w:rPr>
        <w:t xml:space="preserve">of  </w:t>
      </w:r>
      <w:proofErr w:type="spellStart"/>
      <w:r w:rsidRPr="00781E74">
        <w:rPr>
          <w:rFonts w:ascii="Times New Roman" w:hAnsi="Times New Roman" w:cs="Times New Roman"/>
          <w:color w:val="000000" w:themeColor="text1"/>
          <w:sz w:val="24"/>
          <w:szCs w:val="24"/>
        </w:rPr>
        <w:t>PrEP</w:t>
      </w:r>
      <w:proofErr w:type="spellEnd"/>
      <w:proofErr w:type="gram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over time by cluster membership (Figure 2). A group-specific predicted trajectory may be interpreted as the time-varying probabilities of </w:t>
      </w:r>
      <w:r w:rsidRPr="00781E74">
        <w:rPr>
          <w:rFonts w:ascii="Times New Roman" w:hAnsi="Times New Roman" w:cs="Times New Roman"/>
          <w:color w:val="000000" w:themeColor="text1"/>
          <w:sz w:val="24"/>
          <w:szCs w:val="24"/>
        </w:rPr>
        <w:lastRenderedPageBreak/>
        <w:t xml:space="preserve">suboptim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in the two-week window, along the follow-up time of a typic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belonging to a trajectory group.  </w:t>
      </w:r>
    </w:p>
    <w:p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color w:val="000000" w:themeColor="text1"/>
          <w:sz w:val="24"/>
          <w:szCs w:val="24"/>
        </w:rPr>
        <w:t xml:space="preserve">For each group’s predicted trajectory, I will identify the phas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essation in which the probabilit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consistently hover around or below 30% (the cutoff is informed by examining the predicted trajectories in </w:t>
      </w:r>
      <w:r w:rsidRPr="00781E74">
        <w:rPr>
          <w:rFonts w:ascii="Times New Roman" w:hAnsi="Times New Roman" w:cs="Times New Roman"/>
          <w:noProof/>
          <w:sz w:val="24"/>
          <w:szCs w:val="24"/>
        </w:rPr>
        <w:t>Sagaon-Teyssier et al 2018</w:t>
      </w:r>
      <w:r w:rsidRPr="00781E74">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Sagaon-Teyssier&lt;/Author&gt;&lt;Year&gt;2018&lt;/Year&gt;&lt;RecNum&gt;38&lt;/RecNum&gt;&lt;DisplayText&gt;[38]&lt;/DisplayText&gt;&lt;record&gt;&lt;rec-number&gt;38&lt;/rec-number&gt;&lt;foreign-keys&gt;&lt;key app="EN" db-id="2z20p255m0ts2me55p6p5avhrart0vteep20" timestamp="1643041182"&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Pr="00781E74">
        <w:rPr>
          <w:rFonts w:ascii="Times New Roman" w:hAnsi="Times New Roman" w:cs="Times New Roman"/>
          <w:noProof/>
          <w:sz w:val="24"/>
          <w:szCs w:val="24"/>
        </w:rPr>
        <w:fldChar w:fldCharType="separate"/>
      </w:r>
      <w:r>
        <w:rPr>
          <w:rFonts w:ascii="Times New Roman" w:hAnsi="Times New Roman" w:cs="Times New Roman"/>
          <w:noProof/>
          <w:sz w:val="24"/>
          <w:szCs w:val="24"/>
        </w:rPr>
        <w:t>[38]</w:t>
      </w:r>
      <w:r w:rsidRPr="00781E74">
        <w:rPr>
          <w:rFonts w:ascii="Times New Roman" w:hAnsi="Times New Roman" w:cs="Times New Roman"/>
          <w:noProof/>
          <w:sz w:val="24"/>
          <w:szCs w:val="24"/>
        </w:rPr>
        <w:fldChar w:fldCharType="end"/>
      </w:r>
      <w:r w:rsidRPr="00781E74">
        <w:rPr>
          <w:rFonts w:ascii="Times New Roman" w:hAnsi="Times New Roman" w:cs="Times New Roman"/>
          <w:noProof/>
          <w:sz w:val="24"/>
          <w:szCs w:val="24"/>
        </w:rPr>
        <w:t>(Figure 2b)</w:t>
      </w:r>
      <w:r w:rsidRPr="00781E74">
        <w:rPr>
          <w:rFonts w:ascii="Times New Roman" w:hAnsi="Times New Roman" w:cs="Times New Roman"/>
          <w:color w:val="000000" w:themeColor="text1"/>
          <w:sz w:val="24"/>
          <w:szCs w:val="24"/>
        </w:rPr>
        <w:t>), and describe their timings and durations. E</w:t>
      </w:r>
      <w:r w:rsidRPr="00781E74">
        <w:rPr>
          <w:rFonts w:ascii="Times New Roman" w:eastAsia="Times New Roman" w:hAnsi="Times New Roman" w:cs="Times New Roman"/>
          <w:color w:val="000000"/>
          <w:sz w:val="24"/>
          <w:szCs w:val="24"/>
          <w:bdr w:val="none" w:sz="0" w:space="0" w:color="auto" w:frame="1"/>
        </w:rPr>
        <w:t xml:space="preserve">vents of possible re-initiation after cessation will also be identified. Describing the timings of probable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cessations and re-initiation will allow us to better characterize each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r cluster. We will select the K-group cluster solution with the most interpretable and distinguishable trajectories as the final cluster or pattern structure for the two-year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ersistence trajectories among male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rs in the U.S in the Pre-COVID era. </w:t>
      </w:r>
    </w:p>
    <w:p w:rsidR="00F32AE6" w:rsidRPr="00781E74" w:rsidRDefault="00F32AE6" w:rsidP="00F32AE6">
      <w:pPr>
        <w:tabs>
          <w:tab w:val="center" w:pos="4680"/>
        </w:tabs>
        <w:rPr>
          <w:rFonts w:ascii="Times New Roman" w:hAnsi="Times New Roman" w:cs="Times New Roman"/>
          <w:b/>
          <w:color w:val="000000" w:themeColor="text1"/>
          <w:sz w:val="24"/>
          <w:szCs w:val="24"/>
        </w:rPr>
      </w:pPr>
    </w:p>
    <w:p w:rsidR="00F32AE6" w:rsidRPr="00781E74" w:rsidRDefault="00F32AE6" w:rsidP="00F32AE6">
      <w:pPr>
        <w:tabs>
          <w:tab w:val="center" w:pos="4680"/>
        </w:tabs>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t>Figure 2</w:t>
      </w:r>
      <w:r w:rsidRPr="00781E74">
        <w:rPr>
          <w:rFonts w:ascii="Times New Roman" w:hAnsi="Times New Roman" w:cs="Times New Roman"/>
          <w:color w:val="000000" w:themeColor="text1"/>
          <w:sz w:val="24"/>
          <w:szCs w:val="24"/>
        </w:rPr>
        <w:t xml:space="preserve">. sample visualizations of model-predicted trajectories by cluster membership. </w:t>
      </w:r>
    </w:p>
    <w:p w:rsidR="00F32AE6" w:rsidRPr="00781E74" w:rsidRDefault="00F32AE6" w:rsidP="00F32AE6">
      <w:pPr>
        <w:pStyle w:val="ListParagraph"/>
        <w:numPr>
          <w:ilvl w:val="0"/>
          <w:numId w:val="2"/>
        </w:numPr>
        <w:tabs>
          <w:tab w:val="center" w:pos="4680"/>
        </w:tabs>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Trajectories of conviction counts among samples in London by detected and labeled clusters, using zero-inflated Poisson regression (Nagin et al 2010</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Nagin&lt;/Author&gt;&lt;Year&gt;2010&lt;/Year&gt;&lt;RecNum&gt;42&lt;/RecNum&gt;&lt;DisplayText&gt;[42]&lt;/DisplayText&gt;&lt;record&gt;&lt;rec-number&gt;42&lt;/rec-number&gt;&lt;foreign-keys&gt;&lt;key app="EN" db-id="2z20p255m0ts2me55p6p5avhrart0vteep20" timestamp="1643041182"&gt;42&lt;/key&gt;&lt;/foreign-keys&gt;&lt;ref-type name="Journal Article"&gt;17&lt;/ref-type&gt;&lt;contributors&gt;&lt;authors&gt;&lt;author&gt;Nagin, Daniel S.&lt;/author&gt;&lt;author&gt;Odgers, Candice L.&lt;/author&gt;&lt;/authors&gt;&lt;/contributors&gt;&lt;titles&gt;&lt;title&gt;Group-Based Trajectory Modeling (Nearly) Two Decades Later&lt;/title&gt;&lt;secondary-title&gt;Journal of Quantitative Criminology&lt;/secondary-title&gt;&lt;/titles&gt;&lt;periodical&gt;&lt;full-title&gt;Journal of Quantitative Criminology&lt;/full-title&gt;&lt;/periodical&gt;&lt;pages&gt;445-453&lt;/pages&gt;&lt;volume&gt;26&lt;/volume&gt;&lt;number&gt;4&lt;/number&gt;&lt;dates&gt;&lt;year&gt;2010&lt;/year&gt;&lt;pub-dates&gt;&lt;date&gt;2010/12/01&lt;/date&gt;&lt;/pub-dates&gt;&lt;/dates&gt;&lt;isbn&gt;1573-7799&lt;/isbn&gt;&lt;urls&gt;&lt;related-urls&gt;&lt;url&gt;https://doi.org/10.1007/s10940-010-9113-7&lt;/url&gt;&lt;/related-urls&gt;&lt;/urls&gt;&lt;electronic-resource-num&gt;10.1007/s10940-010-9113-7&lt;/electronic-resource-num&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2]</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w:t>
      </w:r>
    </w:p>
    <w:p w:rsidR="00F32AE6" w:rsidRDefault="00F32AE6" w:rsidP="00F32AE6">
      <w:pPr>
        <w:tabs>
          <w:tab w:val="center" w:pos="4680"/>
        </w:tabs>
        <w:rPr>
          <w:rFonts w:ascii="Times New Roman" w:hAnsi="Times New Roman" w:cs="Times New Roman"/>
          <w:noProof/>
          <w:sz w:val="24"/>
          <w:szCs w:val="24"/>
        </w:rPr>
      </w:pPr>
      <w:r w:rsidRPr="00781E74">
        <w:rPr>
          <w:rFonts w:ascii="Times New Roman" w:hAnsi="Times New Roman" w:cs="Times New Roman"/>
          <w:noProof/>
          <w:sz w:val="24"/>
          <w:szCs w:val="24"/>
        </w:rPr>
        <w:drawing>
          <wp:inline distT="0" distB="0" distL="0" distR="0" wp14:anchorId="23F51261" wp14:editId="0BCEDBFF">
            <wp:extent cx="5314950" cy="25228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25481" cy="2527897"/>
                    </a:xfrm>
                    <a:prstGeom prst="rect">
                      <a:avLst/>
                    </a:prstGeom>
                  </pic:spPr>
                </pic:pic>
              </a:graphicData>
            </a:graphic>
          </wp:inline>
        </w:drawing>
      </w:r>
      <w:r w:rsidRPr="00781E74">
        <w:rPr>
          <w:rFonts w:ascii="Times New Roman" w:hAnsi="Times New Roman" w:cs="Times New Roman"/>
          <w:noProof/>
          <w:sz w:val="24"/>
          <w:szCs w:val="24"/>
        </w:rPr>
        <w:t xml:space="preserve"> </w:t>
      </w:r>
    </w:p>
    <w:p w:rsidR="00F32AE6" w:rsidRDefault="00F32AE6" w:rsidP="00F32AE6">
      <w:pPr>
        <w:tabs>
          <w:tab w:val="center" w:pos="4680"/>
        </w:tabs>
        <w:rPr>
          <w:rFonts w:ascii="Times New Roman" w:hAnsi="Times New Roman" w:cs="Times New Roman"/>
          <w:noProof/>
          <w:sz w:val="24"/>
          <w:szCs w:val="24"/>
        </w:rPr>
      </w:pPr>
    </w:p>
    <w:p w:rsidR="00F32AE6" w:rsidRDefault="00F32AE6" w:rsidP="00F32AE6">
      <w:pPr>
        <w:tabs>
          <w:tab w:val="center" w:pos="4680"/>
        </w:tabs>
        <w:rPr>
          <w:rFonts w:ascii="Times New Roman" w:hAnsi="Times New Roman" w:cs="Times New Roman"/>
          <w:noProof/>
          <w:sz w:val="24"/>
          <w:szCs w:val="24"/>
        </w:rPr>
      </w:pPr>
    </w:p>
    <w:p w:rsidR="00F32AE6" w:rsidRDefault="00F32AE6" w:rsidP="00F32AE6">
      <w:pPr>
        <w:tabs>
          <w:tab w:val="center" w:pos="4680"/>
        </w:tabs>
        <w:rPr>
          <w:rFonts w:ascii="Times New Roman" w:hAnsi="Times New Roman" w:cs="Times New Roman"/>
          <w:noProof/>
          <w:sz w:val="24"/>
          <w:szCs w:val="24"/>
        </w:rPr>
      </w:pPr>
    </w:p>
    <w:p w:rsidR="00F32AE6" w:rsidRDefault="00F32AE6" w:rsidP="00F32AE6">
      <w:pPr>
        <w:tabs>
          <w:tab w:val="center" w:pos="4680"/>
        </w:tabs>
        <w:rPr>
          <w:rFonts w:ascii="Times New Roman" w:hAnsi="Times New Roman" w:cs="Times New Roman"/>
          <w:noProof/>
          <w:sz w:val="24"/>
          <w:szCs w:val="24"/>
        </w:rPr>
      </w:pPr>
    </w:p>
    <w:p w:rsidR="00F32AE6" w:rsidRDefault="00F32AE6" w:rsidP="00F32AE6">
      <w:pPr>
        <w:tabs>
          <w:tab w:val="center" w:pos="4680"/>
        </w:tabs>
        <w:rPr>
          <w:rFonts w:ascii="Times New Roman" w:hAnsi="Times New Roman" w:cs="Times New Roman"/>
          <w:noProof/>
          <w:sz w:val="24"/>
          <w:szCs w:val="24"/>
        </w:rPr>
      </w:pPr>
    </w:p>
    <w:p w:rsidR="00F32AE6" w:rsidRDefault="00F32AE6" w:rsidP="00F32AE6">
      <w:pPr>
        <w:tabs>
          <w:tab w:val="center" w:pos="4680"/>
        </w:tabs>
        <w:rPr>
          <w:rFonts w:ascii="Times New Roman" w:hAnsi="Times New Roman" w:cs="Times New Roman"/>
          <w:noProof/>
          <w:sz w:val="24"/>
          <w:szCs w:val="24"/>
        </w:rPr>
      </w:pPr>
    </w:p>
    <w:p w:rsidR="00F32AE6" w:rsidRPr="00781E74" w:rsidRDefault="00F32AE6" w:rsidP="00F32AE6">
      <w:pPr>
        <w:tabs>
          <w:tab w:val="center" w:pos="4680"/>
        </w:tabs>
        <w:rPr>
          <w:rFonts w:ascii="Times New Roman" w:hAnsi="Times New Roman" w:cs="Times New Roman"/>
          <w:noProof/>
          <w:sz w:val="24"/>
          <w:szCs w:val="24"/>
        </w:rPr>
      </w:pPr>
    </w:p>
    <w:p w:rsidR="00F32AE6" w:rsidRPr="00781E74" w:rsidRDefault="00F32AE6" w:rsidP="00F32AE6">
      <w:pPr>
        <w:pStyle w:val="ListParagraph"/>
        <w:numPr>
          <w:ilvl w:val="0"/>
          <w:numId w:val="2"/>
        </w:numPr>
        <w:tabs>
          <w:tab w:val="center" w:pos="4680"/>
        </w:tabs>
        <w:rPr>
          <w:rFonts w:ascii="Times New Roman" w:hAnsi="Times New Roman" w:cs="Times New Roman"/>
          <w:noProof/>
          <w:sz w:val="24"/>
          <w:szCs w:val="24"/>
        </w:rPr>
      </w:pPr>
      <w:r w:rsidRPr="00781E74">
        <w:rPr>
          <w:rFonts w:ascii="Times New Roman" w:hAnsi="Times New Roman" w:cs="Times New Roman"/>
          <w:noProof/>
          <w:sz w:val="24"/>
          <w:szCs w:val="24"/>
        </w:rPr>
        <w:lastRenderedPageBreak/>
        <w:t>Trajectories of event-based PrEP adherence (i.e., at least one pill taken within 24 hours before and after sex) among MSM in the ANRS IPERGAY trial by detected clusters, using logistic  model (Sagaon-Teyssier et al 2018</w:t>
      </w:r>
      <w:r w:rsidRPr="00781E74">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Sagaon-Teyssier&lt;/Author&gt;&lt;Year&gt;2018&lt;/Year&gt;&lt;RecNum&gt;38&lt;/RecNum&gt;&lt;DisplayText&gt;[38]&lt;/DisplayText&gt;&lt;record&gt;&lt;rec-number&gt;38&lt;/rec-number&gt;&lt;foreign-keys&gt;&lt;key app="EN" db-id="2z20p255m0ts2me55p6p5avhrart0vteep20" timestamp="1643041182"&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Pr="00781E74">
        <w:rPr>
          <w:rFonts w:ascii="Times New Roman" w:hAnsi="Times New Roman" w:cs="Times New Roman"/>
          <w:noProof/>
          <w:sz w:val="24"/>
          <w:szCs w:val="24"/>
        </w:rPr>
        <w:fldChar w:fldCharType="separate"/>
      </w:r>
      <w:r>
        <w:rPr>
          <w:rFonts w:ascii="Times New Roman" w:hAnsi="Times New Roman" w:cs="Times New Roman"/>
          <w:noProof/>
          <w:sz w:val="24"/>
          <w:szCs w:val="24"/>
        </w:rPr>
        <w:t>[38]</w:t>
      </w:r>
      <w:r w:rsidRPr="00781E74">
        <w:rPr>
          <w:rFonts w:ascii="Times New Roman" w:hAnsi="Times New Roman" w:cs="Times New Roman"/>
          <w:noProof/>
          <w:sz w:val="24"/>
          <w:szCs w:val="24"/>
        </w:rPr>
        <w:fldChar w:fldCharType="end"/>
      </w:r>
      <w:r w:rsidRPr="00781E74">
        <w:rPr>
          <w:rFonts w:ascii="Times New Roman" w:hAnsi="Times New Roman" w:cs="Times New Roman"/>
          <w:noProof/>
          <w:sz w:val="24"/>
          <w:szCs w:val="24"/>
        </w:rPr>
        <w:t xml:space="preserve">)  </w:t>
      </w:r>
    </w:p>
    <w:p w:rsidR="00F32AE6" w:rsidRPr="00781E74" w:rsidRDefault="00F32AE6" w:rsidP="00F32AE6">
      <w:pPr>
        <w:tabs>
          <w:tab w:val="center" w:pos="4680"/>
        </w:tabs>
        <w:rPr>
          <w:rFonts w:ascii="Times New Roman" w:hAnsi="Times New Roman" w:cs="Times New Roman"/>
          <w:color w:val="000000" w:themeColor="text1"/>
          <w:sz w:val="24"/>
          <w:szCs w:val="24"/>
        </w:rPr>
      </w:pPr>
      <w:r w:rsidRPr="00781E74">
        <w:rPr>
          <w:rFonts w:ascii="Times New Roman" w:hAnsi="Times New Roman" w:cs="Times New Roman"/>
          <w:noProof/>
          <w:sz w:val="24"/>
          <w:szCs w:val="24"/>
        </w:rPr>
        <w:t xml:space="preserve"> </w:t>
      </w:r>
      <w:r w:rsidRPr="00781E74">
        <w:rPr>
          <w:rFonts w:ascii="Times New Roman" w:hAnsi="Times New Roman" w:cs="Times New Roman"/>
          <w:noProof/>
          <w:sz w:val="24"/>
          <w:szCs w:val="24"/>
        </w:rPr>
        <w:drawing>
          <wp:inline distT="0" distB="0" distL="0" distR="0" wp14:anchorId="19DA876D" wp14:editId="6F8A2681">
            <wp:extent cx="5943600" cy="312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124835"/>
                    </a:xfrm>
                    <a:prstGeom prst="rect">
                      <a:avLst/>
                    </a:prstGeom>
                  </pic:spPr>
                </pic:pic>
              </a:graphicData>
            </a:graphic>
          </wp:inline>
        </w:drawing>
      </w:r>
    </w:p>
    <w:p w:rsidR="00F32AE6" w:rsidRPr="00781E74" w:rsidRDefault="00F32AE6" w:rsidP="00F32AE6">
      <w:pPr>
        <w:pStyle w:val="Heading3"/>
        <w:rPr>
          <w:rFonts w:cs="Times New Roman"/>
          <w:bdr w:val="none" w:sz="0" w:space="0" w:color="auto" w:frame="1"/>
        </w:rPr>
      </w:pPr>
      <w:bookmarkStart w:id="14" w:name="_Toc93957160"/>
      <w:r w:rsidRPr="00781E74">
        <w:rPr>
          <w:rFonts w:cs="Times New Roman"/>
          <w:bdr w:val="none" w:sz="0" w:space="0" w:color="auto" w:frame="1"/>
        </w:rPr>
        <w:t>2.2.5 Association analyses</w:t>
      </w:r>
      <w:bookmarkEnd w:id="14"/>
    </w:p>
    <w:p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We will obtain and compare the descriptive statistics of the selected individual-level and neighborhood-level characteristics (Table 1) by the final cluster membership. This will allow us to get an idea of the presence or absence of heterogeneity in these characteristics between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rs of different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ersistence patterns. We will also assess the bivariate association between the final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 trajectory cluster membership and each of these characteristics. Because GBTM models fuzzy cluster membership (i.e., each data point has a probability of belonging to each cluster, as opposed to deterministically belong to only one cluster), we will account for the uncertainty of cluster membership in the bivariate association analyses by specifying a multinomial logistic function in the GBTM (Eq. </w:t>
      </w:r>
      <w:r>
        <w:rPr>
          <w:rFonts w:ascii="Times New Roman" w:eastAsia="Times New Roman" w:hAnsi="Times New Roman" w:cs="Times New Roman"/>
          <w:color w:val="000000"/>
          <w:sz w:val="24"/>
          <w:szCs w:val="24"/>
          <w:bdr w:val="none" w:sz="0" w:space="0" w:color="auto" w:frame="1"/>
        </w:rPr>
        <w:t>6</w:t>
      </w:r>
      <w:r w:rsidRPr="00781E74">
        <w:rPr>
          <w:rFonts w:ascii="Times New Roman" w:eastAsia="Times New Roman" w:hAnsi="Times New Roman" w:cs="Times New Roman"/>
          <w:color w:val="000000"/>
          <w:sz w:val="24"/>
          <w:szCs w:val="24"/>
          <w:bdr w:val="none" w:sz="0" w:space="0" w:color="auto" w:frame="1"/>
        </w:rPr>
        <w:t>).</w:t>
      </w:r>
    </w:p>
    <w:p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b/>
          <w:sz w:val="24"/>
          <w:szCs w:val="24"/>
        </w:rPr>
        <w:t xml:space="preserve">Eq. </w:t>
      </w:r>
      <w:r>
        <w:rPr>
          <w:rFonts w:ascii="Times New Roman" w:eastAsia="Times New Roman" w:hAnsi="Times New Roman" w:cs="Times New Roman"/>
          <w:b/>
          <w:sz w:val="24"/>
          <w:szCs w:val="24"/>
        </w:rPr>
        <w:t>6</w:t>
      </w:r>
      <w:r w:rsidRPr="00781E74">
        <w:rPr>
          <w:rFonts w:ascii="Times New Roman" w:eastAsia="Times New Roman" w:hAnsi="Times New Roman" w:cs="Times New Roman"/>
          <w:b/>
          <w:sz w:val="24"/>
          <w:szCs w:val="24"/>
        </w:rPr>
        <w:t>:</w:t>
      </w:r>
      <w:r w:rsidRPr="00781E74">
        <w:rPr>
          <w:rFonts w:ascii="Times New Roman" w:eastAsia="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grou</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eastAsia="Times New Roman" w:hAnsi="Cambria Math" w:cs="Times New Roman"/>
            <w:color w:val="000000"/>
            <w:sz w:val="24"/>
            <w:szCs w:val="24"/>
            <w:bdr w:val="none" w:sz="0" w:space="0" w:color="auto" w:frame="1"/>
          </w:rPr>
          <m:t>=</m:t>
        </m:r>
        <m:f>
          <m:fPr>
            <m:ctrlPr>
              <w:rPr>
                <w:rFonts w:ascii="Cambria Math" w:eastAsia="Times New Roman" w:hAnsi="Cambria Math" w:cs="Times New Roman"/>
                <w:i/>
                <w:color w:val="000000"/>
                <w:sz w:val="24"/>
                <w:szCs w:val="24"/>
                <w:bdr w:val="none" w:sz="0" w:space="0" w:color="auto" w:frame="1"/>
              </w:rPr>
            </m:ctrlPr>
          </m:fPr>
          <m:num>
            <m:func>
              <m:funcPr>
                <m:ctrlPr>
                  <w:rPr>
                    <w:rFonts w:ascii="Cambria Math" w:eastAsia="Times New Roman" w:hAnsi="Cambria Math" w:cs="Times New Roman"/>
                    <w:i/>
                    <w:color w:val="000000"/>
                    <w:sz w:val="24"/>
                    <w:szCs w:val="24"/>
                    <w:bdr w:val="none" w:sz="0" w:space="0" w:color="auto" w:frame="1"/>
                  </w:rPr>
                </m:ctrlPr>
              </m:funcPr>
              <m:fName>
                <m:r>
                  <m:rPr>
                    <m:sty m:val="p"/>
                  </m:rPr>
                  <w:rPr>
                    <w:rFonts w:ascii="Cambria Math" w:eastAsia="Times New Roman" w:hAnsi="Cambria Math" w:cs="Times New Roman"/>
                    <w:color w:val="000000"/>
                    <w:sz w:val="24"/>
                    <w:szCs w:val="24"/>
                    <w:bdr w:val="none" w:sz="0" w:space="0" w:color="auto" w:frame="1"/>
                  </w:rPr>
                  <m:t>exp</m:t>
                </m:r>
              </m:fName>
              <m:e>
                <m:d>
                  <m:dPr>
                    <m:ctrlPr>
                      <w:rPr>
                        <w:rFonts w:ascii="Cambria Math" w:eastAsia="Times New Roman" w:hAnsi="Cambria Math" w:cs="Times New Roman"/>
                        <w:i/>
                        <w:color w:val="000000"/>
                        <w:sz w:val="24"/>
                        <w:szCs w:val="24"/>
                        <w:bdr w:val="none" w:sz="0" w:space="0" w:color="auto" w:frame="1"/>
                      </w:rPr>
                    </m:ctrlPr>
                  </m:dPr>
                  <m:e>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j</m:t>
                        </m:r>
                      </m:sub>
                    </m:sSub>
                    <m:r>
                      <w:rPr>
                        <w:rFonts w:ascii="Cambria Math" w:eastAsia="Times New Roman" w:hAnsi="Cambria Math" w:cs="Times New Roman"/>
                        <w:color w:val="000000"/>
                        <w:sz w:val="24"/>
                        <w:szCs w:val="24"/>
                        <w:bdr w:val="none" w:sz="0" w:space="0" w:color="auto" w:frame="1"/>
                      </w:rPr>
                      <m:t>+</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j</m:t>
                        </m:r>
                      </m:sub>
                    </m:sSub>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e>
                </m:d>
              </m:e>
            </m:func>
          </m:num>
          <m:den>
            <m:nary>
              <m:naryPr>
                <m:chr m:val="∑"/>
                <m:limLoc m:val="subSup"/>
                <m:ctrlPr>
                  <w:rPr>
                    <w:rFonts w:ascii="Cambria Math" w:eastAsia="Times New Roman" w:hAnsi="Cambria Math" w:cs="Times New Roman"/>
                    <w:i/>
                    <w:color w:val="000000"/>
                    <w:sz w:val="24"/>
                    <w:szCs w:val="24"/>
                    <w:bdr w:val="none" w:sz="0" w:space="0" w:color="auto" w:frame="1"/>
                  </w:rPr>
                </m:ctrlPr>
              </m:naryPr>
              <m:sub>
                <m:r>
                  <w:rPr>
                    <w:rFonts w:ascii="Cambria Math" w:eastAsia="Times New Roman" w:hAnsi="Cambria Math" w:cs="Times New Roman"/>
                    <w:color w:val="000000"/>
                    <w:sz w:val="24"/>
                    <w:szCs w:val="24"/>
                    <w:bdr w:val="none" w:sz="0" w:space="0" w:color="auto" w:frame="1"/>
                  </w:rPr>
                  <m:t>l=1</m:t>
                </m:r>
              </m:sub>
              <m:sup>
                <m:r>
                  <w:rPr>
                    <w:rFonts w:ascii="Cambria Math" w:eastAsia="Times New Roman" w:hAnsi="Cambria Math" w:cs="Times New Roman"/>
                    <w:color w:val="000000"/>
                    <w:sz w:val="24"/>
                    <w:szCs w:val="24"/>
                    <w:bdr w:val="none" w:sz="0" w:space="0" w:color="auto" w:frame="1"/>
                  </w:rPr>
                  <m:t>J</m:t>
                </m:r>
              </m:sup>
              <m:e>
                <m:func>
                  <m:funcPr>
                    <m:ctrlPr>
                      <w:rPr>
                        <w:rFonts w:ascii="Cambria Math" w:eastAsia="Times New Roman" w:hAnsi="Cambria Math" w:cs="Times New Roman"/>
                        <w:i/>
                        <w:color w:val="000000"/>
                        <w:sz w:val="24"/>
                        <w:szCs w:val="24"/>
                        <w:bdr w:val="none" w:sz="0" w:space="0" w:color="auto" w:frame="1"/>
                      </w:rPr>
                    </m:ctrlPr>
                  </m:funcPr>
                  <m:fName>
                    <m:r>
                      <m:rPr>
                        <m:sty m:val="p"/>
                      </m:rPr>
                      <w:rPr>
                        <w:rFonts w:ascii="Cambria Math" w:eastAsia="Times New Roman" w:hAnsi="Cambria Math" w:cs="Times New Roman"/>
                        <w:color w:val="000000"/>
                        <w:sz w:val="24"/>
                        <w:szCs w:val="24"/>
                        <w:bdr w:val="none" w:sz="0" w:space="0" w:color="auto" w:frame="1"/>
                      </w:rPr>
                      <m:t>exp</m:t>
                    </m:r>
                  </m:fName>
                  <m:e>
                    <m:d>
                      <m:dPr>
                        <m:ctrlPr>
                          <w:rPr>
                            <w:rFonts w:ascii="Cambria Math" w:eastAsia="Times New Roman" w:hAnsi="Cambria Math" w:cs="Times New Roman"/>
                            <w:i/>
                            <w:color w:val="000000"/>
                            <w:sz w:val="24"/>
                            <w:szCs w:val="24"/>
                            <w:bdr w:val="none" w:sz="0" w:space="0" w:color="auto" w:frame="1"/>
                          </w:rPr>
                        </m:ctrlPr>
                      </m:dPr>
                      <m:e>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l</m:t>
                            </m:r>
                          </m:sub>
                        </m:sSub>
                        <m:r>
                          <w:rPr>
                            <w:rFonts w:ascii="Cambria Math" w:eastAsia="Times New Roman" w:hAnsi="Cambria Math" w:cs="Times New Roman"/>
                            <w:color w:val="000000"/>
                            <w:sz w:val="24"/>
                            <w:szCs w:val="24"/>
                            <w:bdr w:val="none" w:sz="0" w:space="0" w:color="auto" w:frame="1"/>
                          </w:rPr>
                          <m:t>+</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l</m:t>
                            </m:r>
                          </m:sub>
                        </m:sSub>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e>
                    </m:d>
                  </m:e>
                </m:func>
              </m:e>
            </m:nary>
          </m:den>
        </m:f>
      </m:oMath>
    </w:p>
    <w:p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Where </w:t>
      </w:r>
      <w:proofErr w:type="spellStart"/>
      <w:r w:rsidRPr="00781E74">
        <w:rPr>
          <w:rFonts w:ascii="Times New Roman" w:eastAsia="Times New Roman" w:hAnsi="Times New Roman" w:cs="Times New Roman"/>
          <w:i/>
          <w:color w:val="000000"/>
          <w:sz w:val="24"/>
          <w:szCs w:val="24"/>
          <w:bdr w:val="none" w:sz="0" w:space="0" w:color="auto" w:frame="1"/>
        </w:rPr>
        <w:t>i</w:t>
      </w:r>
      <w:proofErr w:type="spellEnd"/>
      <w:r w:rsidRPr="00781E74">
        <w:rPr>
          <w:rFonts w:ascii="Times New Roman" w:eastAsia="Times New Roman" w:hAnsi="Times New Roman" w:cs="Times New Roman"/>
          <w:color w:val="000000"/>
          <w:sz w:val="24"/>
          <w:szCs w:val="24"/>
          <w:bdr w:val="none" w:sz="0" w:space="0" w:color="auto" w:frame="1"/>
        </w:rPr>
        <w:t xml:space="preserve"> denotes subject index; </w:t>
      </w:r>
      <w:r w:rsidRPr="00781E74">
        <w:rPr>
          <w:rFonts w:ascii="Times New Roman" w:eastAsia="Times New Roman" w:hAnsi="Times New Roman" w:cs="Times New Roman"/>
          <w:i/>
          <w:color w:val="000000"/>
          <w:sz w:val="24"/>
          <w:szCs w:val="24"/>
          <w:bdr w:val="none" w:sz="0" w:space="0" w:color="auto" w:frame="1"/>
        </w:rPr>
        <w:t>j</w:t>
      </w:r>
      <w:r w:rsidRPr="00781E74">
        <w:rPr>
          <w:rFonts w:ascii="Times New Roman" w:eastAsia="Times New Roman" w:hAnsi="Times New Roman" w:cs="Times New Roman"/>
          <w:color w:val="000000"/>
          <w:sz w:val="24"/>
          <w:szCs w:val="24"/>
          <w:bdr w:val="none" w:sz="0" w:space="0" w:color="auto" w:frame="1"/>
        </w:rPr>
        <w:t xml:space="preserve"> denotes the index for the mined clusters;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j</m:t>
            </m:r>
          </m:sub>
        </m:sSub>
      </m:oMath>
      <w:r w:rsidRPr="00781E74">
        <w:rPr>
          <w:rFonts w:ascii="Times New Roman" w:eastAsia="Times New Roman" w:hAnsi="Times New Roman" w:cs="Times New Roman"/>
          <w:color w:val="000000"/>
          <w:sz w:val="24"/>
          <w:szCs w:val="24"/>
          <w:bdr w:val="none" w:sz="0" w:space="0" w:color="auto" w:frame="1"/>
        </w:rPr>
        <w:t xml:space="preserve"> denotes regression constant;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j</m:t>
            </m:r>
          </m:sub>
        </m:sSub>
      </m:oMath>
      <w:r w:rsidRPr="00781E74">
        <w:rPr>
          <w:rFonts w:ascii="Times New Roman" w:eastAsia="Times New Roman" w:hAnsi="Times New Roman" w:cs="Times New Roman"/>
          <w:color w:val="000000"/>
          <w:sz w:val="24"/>
          <w:szCs w:val="24"/>
          <w:bdr w:val="none" w:sz="0" w:space="0" w:color="auto" w:frame="1"/>
        </w:rPr>
        <w:t xml:space="preserve"> denotes the coefficient of a characteristic variable;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oMath>
      <w:r w:rsidRPr="00781E74">
        <w:rPr>
          <w:rFonts w:ascii="Times New Roman" w:eastAsia="Times New Roman" w:hAnsi="Times New Roman" w:cs="Times New Roman"/>
          <w:color w:val="000000"/>
          <w:sz w:val="24"/>
          <w:szCs w:val="24"/>
          <w:bdr w:val="none" w:sz="0" w:space="0" w:color="auto" w:frame="1"/>
        </w:rPr>
        <w:t xml:space="preserve"> denotes the value of a characteristic variable for individual </w:t>
      </w:r>
      <w:proofErr w:type="spellStart"/>
      <w:r w:rsidRPr="00781E74">
        <w:rPr>
          <w:rFonts w:ascii="Times New Roman" w:eastAsia="Times New Roman" w:hAnsi="Times New Roman" w:cs="Times New Roman"/>
          <w:i/>
          <w:color w:val="000000"/>
          <w:sz w:val="24"/>
          <w:szCs w:val="24"/>
          <w:bdr w:val="none" w:sz="0" w:space="0" w:color="auto" w:frame="1"/>
        </w:rPr>
        <w:t>i</w:t>
      </w:r>
      <w:proofErr w:type="spellEnd"/>
      <w:r w:rsidRPr="00781E74">
        <w:rPr>
          <w:rFonts w:ascii="Times New Roman" w:eastAsia="Times New Roman" w:hAnsi="Times New Roman" w:cs="Times New Roman"/>
          <w:color w:val="000000"/>
          <w:sz w:val="24"/>
          <w:szCs w:val="24"/>
          <w:bdr w:val="none" w:sz="0" w:space="0" w:color="auto" w:frame="1"/>
        </w:rPr>
        <w:t xml:space="preserve">;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1</m:t>
            </m:r>
          </m:sub>
        </m:sSub>
      </m:oMath>
      <w:r w:rsidRPr="00781E74">
        <w:rPr>
          <w:rFonts w:ascii="Times New Roman" w:eastAsia="Times New Roman" w:hAnsi="Times New Roman" w:cs="Times New Roman"/>
          <w:color w:val="000000"/>
          <w:sz w:val="24"/>
          <w:szCs w:val="24"/>
          <w:bdr w:val="none" w:sz="0" w:space="0" w:color="auto" w:frame="1"/>
        </w:rPr>
        <w:t xml:space="preserve"> and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1</m:t>
            </m:r>
          </m:sub>
        </m:sSub>
      </m:oMath>
      <w:r w:rsidRPr="00781E74">
        <w:rPr>
          <w:rFonts w:ascii="Times New Roman" w:eastAsia="Times New Roman" w:hAnsi="Times New Roman" w:cs="Times New Roman"/>
          <w:color w:val="000000"/>
          <w:sz w:val="24"/>
          <w:szCs w:val="24"/>
          <w:bdr w:val="none" w:sz="0" w:space="0" w:color="auto" w:frame="1"/>
        </w:rPr>
        <w:t xml:space="preserve"> are set to zero for identifiability</w:t>
      </w:r>
      <w:r w:rsidRPr="00781E74">
        <w:rPr>
          <w:rFonts w:ascii="Times New Roman" w:eastAsia="Times New Roman" w:hAnsi="Times New Roman" w:cs="Times New Roman"/>
          <w:color w:val="000000"/>
          <w:sz w:val="24"/>
          <w:szCs w:val="24"/>
          <w:bdr w:val="none" w:sz="0" w:space="0" w:color="auto" w:frame="1"/>
        </w:rPr>
        <w:fldChar w:fldCharType="begin"/>
      </w:r>
      <w:r>
        <w:rPr>
          <w:rFonts w:ascii="Times New Roman" w:eastAsia="Times New Roman" w:hAnsi="Times New Roman" w:cs="Times New Roman"/>
          <w:color w:val="000000"/>
          <w:sz w:val="24"/>
          <w:szCs w:val="24"/>
          <w:bdr w:val="none" w:sz="0" w:space="0" w:color="auto" w:frame="1"/>
        </w:rPr>
        <w:instrText xml:space="preserve"> ADDIN EN.CITE &lt;EndNote&gt;&lt;Cite&gt;&lt;Author&gt;Jones&lt;/Author&gt;&lt;Year&gt;2001&lt;/Year&gt;&lt;RecNum&gt;39&lt;/RecNum&gt;&lt;DisplayText&gt;[39]&lt;/DisplayText&gt;&lt;record&gt;&lt;rec-number&gt;39&lt;/rec-number&gt;&lt;foreign-keys&gt;&lt;key app="EN" db-id="2z20p255m0ts2me55p6p5avhrart0vteep20" timestamp="1643041182"&gt;39&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eastAsia="Times New Roman" w:hAnsi="Times New Roman" w:cs="Times New Roman"/>
          <w:color w:val="000000"/>
          <w:sz w:val="24"/>
          <w:szCs w:val="24"/>
          <w:bdr w:val="none" w:sz="0" w:space="0" w:color="auto" w:frame="1"/>
        </w:rPr>
        <w:fldChar w:fldCharType="separate"/>
      </w:r>
      <w:r>
        <w:rPr>
          <w:rFonts w:ascii="Times New Roman" w:eastAsia="Times New Roman" w:hAnsi="Times New Roman" w:cs="Times New Roman"/>
          <w:noProof/>
          <w:color w:val="000000"/>
          <w:sz w:val="24"/>
          <w:szCs w:val="24"/>
          <w:bdr w:val="none" w:sz="0" w:space="0" w:color="auto" w:frame="1"/>
        </w:rPr>
        <w:t>[39]</w:t>
      </w:r>
      <w:r w:rsidRPr="00781E74">
        <w:rPr>
          <w:rFonts w:ascii="Times New Roman" w:eastAsia="Times New Roman" w:hAnsi="Times New Roman" w:cs="Times New Roman"/>
          <w:color w:val="000000"/>
          <w:sz w:val="24"/>
          <w:szCs w:val="24"/>
          <w:bdr w:val="none" w:sz="0" w:space="0" w:color="auto" w:frame="1"/>
        </w:rPr>
        <w:fldChar w:fldCharType="end"/>
      </w:r>
      <w:r w:rsidRPr="00781E74">
        <w:rPr>
          <w:rFonts w:ascii="Times New Roman" w:eastAsia="Times New Roman" w:hAnsi="Times New Roman" w:cs="Times New Roman"/>
          <w:color w:val="000000"/>
          <w:sz w:val="24"/>
          <w:szCs w:val="24"/>
          <w:bdr w:val="none" w:sz="0" w:space="0" w:color="auto" w:frame="1"/>
        </w:rPr>
        <w:t>.</w:t>
      </w:r>
    </w:p>
    <w:p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Failure to account for uncertainty in cluster assignment may result in biased inference regarding the association between the mined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 trajectory patterns and the selected characteristics </w:t>
      </w:r>
      <w:r w:rsidRPr="00781E74">
        <w:rPr>
          <w:rFonts w:ascii="Times New Roman" w:eastAsia="Times New Roman" w:hAnsi="Times New Roman" w:cs="Times New Roman"/>
          <w:color w:val="000000"/>
          <w:sz w:val="24"/>
          <w:szCs w:val="24"/>
          <w:bdr w:val="none" w:sz="0" w:space="0" w:color="auto" w:frame="1"/>
        </w:rPr>
        <w:fldChar w:fldCharType="begin"/>
      </w:r>
      <w:r>
        <w:rPr>
          <w:rFonts w:ascii="Times New Roman" w:eastAsia="Times New Roman" w:hAnsi="Times New Roman" w:cs="Times New Roman"/>
          <w:color w:val="000000"/>
          <w:sz w:val="24"/>
          <w:szCs w:val="24"/>
          <w:bdr w:val="none" w:sz="0" w:space="0" w:color="auto" w:frame="1"/>
        </w:rPr>
        <w:instrText xml:space="preserve"> ADDIN EN.CITE &lt;EndNote&gt;&lt;Cite&gt;&lt;Author&gt;Roeder&lt;/Author&gt;&lt;Year&gt;1999&lt;/Year&gt;&lt;RecNum&gt;43&lt;/RecNum&gt;&lt;DisplayText&gt;[39, 43]&lt;/DisplayText&gt;&lt;record&gt;&lt;rec-number&gt;43&lt;/rec-number&gt;&lt;foreign-keys&gt;&lt;key app="EN" db-id="2z20p255m0ts2me55p6p5avhrart0vteep20" timestamp="1643041182"&gt;43&lt;/key&gt;&lt;/foreign-keys&gt;&lt;ref-type name="Journal Article"&gt;17&lt;/ref-type&gt;&lt;contributors&gt;&lt;authors&gt;&lt;author&gt;Roeder, Kathryn&lt;/author&gt;&lt;author&gt;Lynch, Kevin G&lt;/author&gt;&lt;author&gt;Nagin, Daniel S&lt;/author&gt;&lt;/authors&gt;&lt;/contributors&gt;&lt;titles&gt;&lt;title&gt;Modeling uncertainty in latent class membership: A case study in criminology&lt;/title&gt;&lt;secondary-title&gt;Journal of the American Statistical Association&lt;/secondary-title&gt;&lt;/titles&gt;&lt;periodical&gt;&lt;full-title&gt;Journal of the American Statistical Association&lt;/full-title&gt;&lt;/periodical&gt;&lt;pages&gt;766-776&lt;/pages&gt;&lt;volume&gt;94&lt;/volume&gt;&lt;number&gt;447&lt;/number&gt;&lt;dates&gt;&lt;year&gt;1999&lt;/year&gt;&lt;/dates&gt;&lt;isbn&gt;0162-1459&lt;/isbn&gt;&lt;urls&gt;&lt;/urls&gt;&lt;/record&gt;&lt;/Cite&gt;&lt;Cite&gt;&lt;Author&gt;Jones&lt;/Author&gt;&lt;Year&gt;2001&lt;/Year&gt;&lt;RecNum&gt;39&lt;/RecNum&gt;&lt;record&gt;&lt;rec-number&gt;39&lt;/rec-number&gt;&lt;foreign-keys&gt;&lt;key app="EN" db-id="2z20p255m0ts2me55p6p5avhrart0vteep20" timestamp="1643041182"&gt;39&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eastAsia="Times New Roman" w:hAnsi="Times New Roman" w:cs="Times New Roman"/>
          <w:color w:val="000000"/>
          <w:sz w:val="24"/>
          <w:szCs w:val="24"/>
          <w:bdr w:val="none" w:sz="0" w:space="0" w:color="auto" w:frame="1"/>
        </w:rPr>
        <w:fldChar w:fldCharType="separate"/>
      </w:r>
      <w:r>
        <w:rPr>
          <w:rFonts w:ascii="Times New Roman" w:eastAsia="Times New Roman" w:hAnsi="Times New Roman" w:cs="Times New Roman"/>
          <w:noProof/>
          <w:color w:val="000000"/>
          <w:sz w:val="24"/>
          <w:szCs w:val="24"/>
          <w:bdr w:val="none" w:sz="0" w:space="0" w:color="auto" w:frame="1"/>
        </w:rPr>
        <w:t>[39, 43]</w:t>
      </w:r>
      <w:r w:rsidRPr="00781E74">
        <w:rPr>
          <w:rFonts w:ascii="Times New Roman" w:eastAsia="Times New Roman" w:hAnsi="Times New Roman" w:cs="Times New Roman"/>
          <w:color w:val="000000"/>
          <w:sz w:val="24"/>
          <w:szCs w:val="24"/>
          <w:bdr w:val="none" w:sz="0" w:space="0" w:color="auto" w:frame="1"/>
        </w:rPr>
        <w:fldChar w:fldCharType="end"/>
      </w:r>
      <w:r w:rsidRPr="00781E74">
        <w:rPr>
          <w:rFonts w:ascii="Times New Roman" w:eastAsia="Times New Roman" w:hAnsi="Times New Roman" w:cs="Times New Roman"/>
          <w:color w:val="000000"/>
          <w:sz w:val="24"/>
          <w:szCs w:val="24"/>
          <w:bdr w:val="none" w:sz="0" w:space="0" w:color="auto" w:frame="1"/>
        </w:rPr>
        <w:t xml:space="preserve">. Through the model specified in Eq. </w:t>
      </w:r>
      <w:r>
        <w:rPr>
          <w:rFonts w:ascii="Times New Roman" w:eastAsia="Times New Roman" w:hAnsi="Times New Roman" w:cs="Times New Roman"/>
          <w:color w:val="000000"/>
          <w:sz w:val="24"/>
          <w:szCs w:val="24"/>
          <w:bdr w:val="none" w:sz="0" w:space="0" w:color="auto" w:frame="1"/>
        </w:rPr>
        <w:t>6</w:t>
      </w:r>
      <w:r w:rsidRPr="00781E74">
        <w:rPr>
          <w:rFonts w:ascii="Times New Roman" w:eastAsia="Times New Roman" w:hAnsi="Times New Roman" w:cs="Times New Roman"/>
          <w:color w:val="000000"/>
          <w:sz w:val="24"/>
          <w:szCs w:val="24"/>
          <w:bdr w:val="none" w:sz="0" w:space="0" w:color="auto" w:frame="1"/>
        </w:rPr>
        <w:t xml:space="preserve">, we will estimate the characteristics’ coefficients and the resulting multinomial odds ratios (with 95% confidence interval) as the associational </w:t>
      </w:r>
      <w:r w:rsidRPr="00781E74">
        <w:rPr>
          <w:rFonts w:ascii="Times New Roman" w:eastAsia="Times New Roman" w:hAnsi="Times New Roman" w:cs="Times New Roman"/>
          <w:color w:val="000000"/>
          <w:sz w:val="24"/>
          <w:szCs w:val="24"/>
          <w:bdr w:val="none" w:sz="0" w:space="0" w:color="auto" w:frame="1"/>
        </w:rPr>
        <w:lastRenderedPageBreak/>
        <w:t xml:space="preserve">measure. Through examining multinomial odds ratios, we will identify the key correlates of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ersistence pattern, which may further inform the development of future research that aims to explore the causal relationship between certain characteristics and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ersistence patterns.</w:t>
      </w:r>
    </w:p>
    <w:p w:rsidR="00F32AE6" w:rsidRPr="00781E74" w:rsidRDefault="00F32AE6" w:rsidP="00F32AE6">
      <w:pPr>
        <w:pStyle w:val="Heading3"/>
        <w:rPr>
          <w:rFonts w:cs="Times New Roman"/>
        </w:rPr>
      </w:pPr>
      <w:bookmarkStart w:id="15" w:name="_Toc93957161"/>
      <w:r w:rsidRPr="00781E74">
        <w:rPr>
          <w:rFonts w:cs="Times New Roman"/>
        </w:rPr>
        <w:t>2.2.6 Sensitivity analyses</w:t>
      </w:r>
      <w:bookmarkEnd w:id="15"/>
      <w:r w:rsidRPr="00781E74">
        <w:rPr>
          <w:rFonts w:cs="Times New Roman"/>
        </w:rPr>
        <w:t xml:space="preserve"> </w:t>
      </w:r>
    </w:p>
    <w:p w:rsidR="00F32AE6" w:rsidRPr="00781E74" w:rsidRDefault="00F32AE6" w:rsidP="00F32AE6">
      <w:pPr>
        <w:tabs>
          <w:tab w:val="center" w:pos="4680"/>
        </w:tabs>
        <w:rPr>
          <w:rFonts w:ascii="Times New Roman" w:hAnsi="Times New Roman" w:cs="Times New Roman"/>
          <w:sz w:val="24"/>
          <w:szCs w:val="24"/>
        </w:rPr>
      </w:pPr>
      <w:r w:rsidRPr="00781E74">
        <w:rPr>
          <w:rFonts w:ascii="Times New Roman" w:hAnsi="Times New Roman" w:cs="Times New Roman"/>
          <w:sz w:val="24"/>
          <w:szCs w:val="24"/>
        </w:rPr>
        <w:t xml:space="preserve">We will conduct sensitivity analyses to assess the impact of uncertainty around the following factors on the detected cluster structure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ersistence trajectories: </w:t>
      </w:r>
    </w:p>
    <w:p w:rsidR="00F32AE6" w:rsidRPr="00781E74" w:rsidRDefault="00F32AE6" w:rsidP="00F32AE6">
      <w:pPr>
        <w:pStyle w:val="Heading4"/>
        <w:rPr>
          <w:rFonts w:cs="Times New Roman"/>
        </w:rPr>
      </w:pPr>
      <w:bookmarkStart w:id="16" w:name="_Toc93957162"/>
      <w:r w:rsidRPr="00781E74">
        <w:rPr>
          <w:rFonts w:cs="Times New Roman"/>
        </w:rPr>
        <w:t xml:space="preserve">2.2.6.1 The </w:t>
      </w:r>
      <w:proofErr w:type="spellStart"/>
      <w:r w:rsidRPr="00781E74">
        <w:rPr>
          <w:rFonts w:cs="Times New Roman"/>
        </w:rPr>
        <w:t>PrEP</w:t>
      </w:r>
      <w:proofErr w:type="spellEnd"/>
      <w:r w:rsidRPr="00781E74">
        <w:rPr>
          <w:rFonts w:cs="Times New Roman"/>
        </w:rPr>
        <w:t xml:space="preserve"> dosing schedules</w:t>
      </w:r>
      <w:bookmarkEnd w:id="16"/>
      <w:r w:rsidRPr="00781E74">
        <w:rPr>
          <w:rFonts w:cs="Times New Roman"/>
        </w:rPr>
        <w:t xml:space="preserve"> </w:t>
      </w:r>
    </w:p>
    <w:p w:rsidR="00F32AE6" w:rsidRPr="00781E74" w:rsidRDefault="00F32AE6" w:rsidP="00F32AE6">
      <w:pPr>
        <w:spacing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e will evaluate the impact of non-daily dosing schedules on the mined typology from the group-based trajectory modeling (GBTM). First, we will define new terms:</w:t>
      </w:r>
    </w:p>
    <w:p w:rsidR="00F32AE6" w:rsidRPr="00781E74" w:rsidRDefault="00F32AE6" w:rsidP="00F32AE6">
      <w:pPr>
        <w:pStyle w:val="ListParagraph"/>
        <w:numPr>
          <w:ilvl w:val="0"/>
          <w:numId w:val="7"/>
        </w:numPr>
        <w:spacing w:line="240" w:lineRule="auto"/>
        <w:contextualSpacing w:val="0"/>
        <w:rPr>
          <w:rFonts w:ascii="Times New Roman" w:hAnsi="Times New Roman" w:cs="Times New Roman"/>
          <w:color w:val="000000" w:themeColor="text1"/>
          <w:sz w:val="24"/>
          <w:szCs w:val="24"/>
        </w:rPr>
      </w:pP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assessment interval:</w:t>
      </w:r>
      <w:r w:rsidRPr="00781E74">
        <w:rPr>
          <w:rFonts w:ascii="Times New Roman" w:hAnsi="Times New Roman" w:cs="Times New Roman"/>
          <w:color w:val="000000" w:themeColor="text1"/>
          <w:sz w:val="24"/>
          <w:szCs w:val="24"/>
        </w:rPr>
        <w:t xml:space="preserve"> the time interval bounded by two consecutiv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dates, or the end date of the two-year tracking period </w:t>
      </w:r>
    </w:p>
    <w:p w:rsidR="00F32AE6" w:rsidRPr="00781E74" w:rsidRDefault="00F32AE6" w:rsidP="00F32AE6">
      <w:pPr>
        <w:pStyle w:val="ListParagraph"/>
        <w:numPr>
          <w:ilvl w:val="0"/>
          <w:numId w:val="7"/>
        </w:numPr>
        <w:spacing w:before="240" w:line="240" w:lineRule="auto"/>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t xml:space="preserve">Adherent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consumption period: </w:t>
      </w:r>
      <w:r w:rsidRPr="00781E74">
        <w:rPr>
          <w:rFonts w:ascii="Times New Roman" w:hAnsi="Times New Roman" w:cs="Times New Roman"/>
          <w:color w:val="000000" w:themeColor="text1"/>
          <w:sz w:val="24"/>
          <w:szCs w:val="24"/>
        </w:rPr>
        <w:t xml:space="preserve">the duration between the start date of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and whichever comes earlier between the following two dates: 1) the end date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or 2) the end date of a 5-day extension period after the end of medications’ </w:t>
      </w:r>
      <w:proofErr w:type="spellStart"/>
      <w:r w:rsidRPr="00781E74">
        <w:rPr>
          <w:rFonts w:ascii="Times New Roman" w:hAnsi="Times New Roman" w:cs="Times New Roman"/>
          <w:color w:val="000000" w:themeColor="text1"/>
          <w:sz w:val="24"/>
          <w:szCs w:val="24"/>
        </w:rPr>
        <w:t>days</w:t>
      </w:r>
      <w:proofErr w:type="spellEnd"/>
      <w:r w:rsidRPr="00781E74">
        <w:rPr>
          <w:rFonts w:ascii="Times New Roman" w:hAnsi="Times New Roman" w:cs="Times New Roman"/>
          <w:color w:val="000000" w:themeColor="text1"/>
          <w:sz w:val="24"/>
          <w:szCs w:val="24"/>
        </w:rPr>
        <w:t xml:space="preserve"> supply. Given that mos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s contain 30-day supply, the 5-day relaxation corresponds to a dosing frequency of at least 6 doses per week, which fits the working definition of daily dosing schedule referenced in a nationwide survey study o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 effectively represents the approximal duration a PREP prescription fill would last if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mostly maintain daily dosing frequency.  </w:t>
      </w:r>
    </w:p>
    <w:p w:rsidR="00F32AE6" w:rsidRPr="00781E74" w:rsidRDefault="00F32AE6" w:rsidP="00F32AE6">
      <w:pPr>
        <w:pStyle w:val="ListParagraph"/>
        <w:spacing w:before="240" w:line="240" w:lineRule="auto"/>
        <w:rPr>
          <w:rFonts w:ascii="Times New Roman" w:hAnsi="Times New Roman" w:cs="Times New Roman"/>
          <w:color w:val="000000" w:themeColor="text1"/>
          <w:sz w:val="24"/>
          <w:szCs w:val="24"/>
        </w:rPr>
      </w:pPr>
    </w:p>
    <w:p w:rsidR="00F32AE6" w:rsidRPr="00781E74" w:rsidRDefault="00F32AE6" w:rsidP="00F32AE6">
      <w:pPr>
        <w:pStyle w:val="ListParagraph"/>
        <w:spacing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We will assign 5% and 10%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to follow nondaily dosing regimen.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ill be randomly selected from the subset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ho have at least on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in which the interval lengths are greater than the length of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s. We will assume that al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complete their prescribed supply before the nex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for to preserve analysis parsimony. Through the aforementioned selection process, we will have two subpopulations of MSM:</w:t>
      </w:r>
    </w:p>
    <w:p w:rsidR="00F32AE6" w:rsidRPr="00781E74" w:rsidRDefault="00F32AE6" w:rsidP="00F32AE6">
      <w:pPr>
        <w:pStyle w:val="ListParagraph"/>
        <w:numPr>
          <w:ilvl w:val="0"/>
          <w:numId w:val="6"/>
        </w:numPr>
        <w:spacing w:line="240" w:lineRule="auto"/>
        <w:contextualSpacing w:val="0"/>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b/>
          <w:color w:val="000000" w:themeColor="text1"/>
          <w:sz w:val="24"/>
          <w:szCs w:val="24"/>
        </w:rPr>
        <w:t xml:space="preserve">Daily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users:</w:t>
      </w:r>
      <w:r w:rsidRPr="00781E74">
        <w:rPr>
          <w:rFonts w:ascii="Times New Roman" w:hAnsi="Times New Roman" w:cs="Times New Roman"/>
          <w:color w:val="000000" w:themeColor="text1"/>
          <w:sz w:val="24"/>
          <w:szCs w:val="24"/>
        </w:rPr>
        <w:t xml:space="preserve"> all of thei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would follow daily dosing regimen. For each prescription fill, the dat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according to the medication </w:t>
      </w:r>
      <w:proofErr w:type="spellStart"/>
      <w:r w:rsidRPr="00781E74">
        <w:rPr>
          <w:rFonts w:ascii="Times New Roman" w:hAnsi="Times New Roman" w:cs="Times New Roman"/>
          <w:color w:val="000000" w:themeColor="text1"/>
          <w:sz w:val="24"/>
          <w:szCs w:val="24"/>
        </w:rPr>
        <w:t>days</w:t>
      </w:r>
      <w:proofErr w:type="spellEnd"/>
      <w:r w:rsidRPr="00781E74">
        <w:rPr>
          <w:rFonts w:ascii="Times New Roman" w:hAnsi="Times New Roman" w:cs="Times New Roman"/>
          <w:color w:val="000000" w:themeColor="text1"/>
          <w:sz w:val="24"/>
          <w:szCs w:val="24"/>
        </w:rPr>
        <w:t xml:space="preserve"> supply) will be randomly selected without replacement from the associated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w:t>
      </w:r>
    </w:p>
    <w:p w:rsidR="00F32AE6" w:rsidRPr="00781E74" w:rsidRDefault="00F32AE6" w:rsidP="00F32AE6">
      <w:pPr>
        <w:pStyle w:val="ListParagraph"/>
        <w:numPr>
          <w:ilvl w:val="0"/>
          <w:numId w:val="6"/>
        </w:numPr>
        <w:spacing w:before="240" w:line="240" w:lineRule="auto"/>
        <w:contextualSpacing w:val="0"/>
        <w:rPr>
          <w:rFonts w:ascii="Times New Roman" w:hAnsi="Times New Roman" w:cs="Times New Roman"/>
          <w:b/>
          <w:color w:val="000000" w:themeColor="text1"/>
          <w:sz w:val="24"/>
          <w:szCs w:val="24"/>
        </w:rPr>
      </w:pPr>
      <w:r w:rsidRPr="00781E74">
        <w:rPr>
          <w:rFonts w:ascii="Times New Roman" w:hAnsi="Times New Roman" w:cs="Times New Roman"/>
          <w:b/>
          <w:color w:val="000000" w:themeColor="text1"/>
          <w:sz w:val="24"/>
          <w:szCs w:val="24"/>
        </w:rPr>
        <w:t xml:space="preserve">Non-daily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users</w:t>
      </w:r>
      <w:r w:rsidRPr="00781E74">
        <w:rPr>
          <w:rFonts w:ascii="Times New Roman" w:hAnsi="Times New Roman" w:cs="Times New Roman"/>
          <w:color w:val="000000" w:themeColor="text1"/>
          <w:sz w:val="24"/>
          <w:szCs w:val="24"/>
        </w:rPr>
        <w:t xml:space="preserve">: they would follow the daily dosing regimen for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in which the interval lengths were within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s. However, they would use the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regimen for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in which the interval lengths were greater than those of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s. There are two types of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event-based users and regular non-daily users. Each will account for 50% of the non-daily user population</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w:t>
      </w:r>
    </w:p>
    <w:p w:rsidR="00F32AE6" w:rsidRPr="00781E74" w:rsidRDefault="00F32AE6" w:rsidP="00F32AE6">
      <w:pPr>
        <w:pStyle w:val="ListParagraph"/>
        <w:numPr>
          <w:ilvl w:val="1"/>
          <w:numId w:val="6"/>
        </w:numPr>
        <w:spacing w:before="240" w:line="240" w:lineRule="auto"/>
        <w:contextualSpacing w:val="0"/>
        <w:rPr>
          <w:rFonts w:ascii="Times New Roman" w:hAnsi="Times New Roman" w:cs="Times New Roman"/>
          <w:color w:val="000000" w:themeColor="text1"/>
          <w:sz w:val="24"/>
          <w:szCs w:val="24"/>
          <w:u w:val="single"/>
        </w:rPr>
      </w:pPr>
      <w:r w:rsidRPr="00781E74">
        <w:rPr>
          <w:rFonts w:ascii="Times New Roman" w:hAnsi="Times New Roman" w:cs="Times New Roman"/>
          <w:color w:val="000000" w:themeColor="text1"/>
          <w:sz w:val="24"/>
          <w:szCs w:val="24"/>
          <w:u w:val="single"/>
        </w:rPr>
        <w:t>Event-based users:</w:t>
      </w:r>
      <w:r w:rsidRPr="00781E74">
        <w:rPr>
          <w:rFonts w:ascii="Times New Roman" w:hAnsi="Times New Roman" w:cs="Times New Roman"/>
          <w:color w:val="000000" w:themeColor="text1"/>
          <w:sz w:val="24"/>
          <w:szCs w:val="24"/>
        </w:rPr>
        <w:t xml:space="preserve"> they will follow the on-demand 2-1-1 dosing regimen (i.e., two doses within 24 hours before sex and two single doses for the two days after </w:t>
      </w:r>
      <w:r w:rsidRPr="00781E74">
        <w:rPr>
          <w:rFonts w:ascii="Times New Roman" w:hAnsi="Times New Roman" w:cs="Times New Roman"/>
          <w:color w:val="000000" w:themeColor="text1"/>
          <w:sz w:val="24"/>
          <w:szCs w:val="24"/>
        </w:rPr>
        <w:lastRenderedPageBreak/>
        <w:t>sex), which has been shown to provide sufficient protection against HIV transmission among MSM</w:t>
      </w:r>
      <w:r w:rsidRPr="00781E74">
        <w:rPr>
          <w:rFonts w:ascii="Times New Roman" w:hAnsi="Times New Roman" w:cs="Times New Roman"/>
          <w:color w:val="000000" w:themeColor="text1"/>
          <w:sz w:val="24"/>
          <w:szCs w:val="24"/>
        </w:rPr>
        <w:fldChar w:fldCharType="begin">
          <w:fldData xml:space="preserve">PEVuZE5vdGU+PENpdGU+PEF1dGhvcj5Nb2xpbmE8L0F1dGhvcj48WWVhcj4yMDE4PC9ZZWFyPjxS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Nb2xpbmE8L0F1dGhvcj48WWVhcj4yMDE4PC9ZZWFyPjxS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4-46]</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For each prescription fill, we will assume that the event-based users will have sufficient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under on-demand dosing regimen, starting from the prescription fill date, until the date when the medication supply runs out under the average frequency of 1.5 sex per week, estimated among MSM in the U.S </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Wall&lt;/Author&gt;&lt;Year&gt;2013&lt;/Year&gt;&lt;RecNum&gt;47&lt;/RecNum&gt;&lt;DisplayText&gt;[47]&lt;/DisplayText&gt;&lt;record&gt;&lt;rec-number&gt;47&lt;/rec-number&gt;&lt;foreign-keys&gt;&lt;key app="EN" db-id="2z20p255m0ts2me55p6p5avhrart0vteep20" timestamp="1643041182"&gt;47&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of homosexuality&lt;/secondary-title&gt;&lt;alt-title&gt;J Homosex&lt;/alt-title&gt;&lt;/titles&gt;&lt;periodical&gt;&lt;full-title&gt;Journal of homosexuality&lt;/full-title&gt;&lt;abbr-1&gt;J Homosex&lt;/abbr-1&gt;&lt;/periodical&gt;&lt;alt-periodical&gt;&lt;full-title&gt;Journal of homosexuality&lt;/full-title&gt;&lt;abbr-1&gt;J Homosex&lt;/abbr-1&gt;&lt;/alt-periodical&gt;&lt;pages&gt;1520-1538&lt;/pages&gt;&lt;volume&gt;60&lt;/volume&gt;&lt;number&gt;10&lt;/number&gt;&lt;keywords&gt;&lt;keyword&gt;Adolescent&lt;/keyword&gt;&lt;keyword&gt;Adult&lt;/keyword&gt;&lt;keyword&gt;Age Factors&lt;/keyword&gt;&lt;keyword&gt;Aged&lt;/keyword&gt;&lt;keyword&gt;Data Collection&lt;/keyword&gt;&lt;keyword&gt;Homosexuality, Male/*psychology/statistics &amp;amp; numerical data&lt;/keyword&gt;&lt;keyword&gt;Humans&lt;/keyword&gt;&lt;keyword&gt;Internet/*statistics &amp;amp; numerical data&lt;/keyword&gt;&lt;keyword&gt;Male&lt;/keyword&gt;&lt;keyword&gt;Middle Aged&lt;/keyword&gt;&lt;keyword&gt;Sexual Behavior/psychology/statistics &amp;amp; numerical data&lt;/keyword&gt;&lt;keyword&gt;Sexual Partners/*psychology&lt;/keyword&gt;&lt;keyword&gt;United States/epidemiology&lt;/keyword&gt;&lt;keyword&gt;Young Adult&lt;/keyword&gt;&lt;/keywords&gt;&lt;dates&gt;&lt;year&gt;2013&lt;/year&gt;&lt;/dates&gt;&lt;isbn&gt;1540-3602&amp;#xD;0091-8369&lt;/isbn&gt;&lt;accession-num&gt;24059971&lt;/accession-num&gt;&lt;urls&gt;&lt;related-urls&gt;&lt;url&gt;https://pubmed.ncbi.nlm.nih.gov/24059971&lt;/url&gt;&lt;url&gt;https://www.ncbi.nlm.nih.gov/pmc/articles/PMC4667785/&lt;/url&gt;&lt;/related-urls&gt;&lt;/urls&gt;&lt;electronic-resource-num&gt;10.1080/00918369.2013.819256&lt;/electronic-resource-num&gt;&lt;remote-database-name&gt;PubMed&lt;/remote-database-name&gt;&lt;language&gt;eng&lt;/language&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7]</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For example, an event-based user has a 30-da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at Day 1. He will be considered protected in Day 1~ Day 35 (i.e., the duration of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period=</w:t>
      </w:r>
      <m:oMath>
        <m:r>
          <w:rPr>
            <w:rFonts w:ascii="Cambria Math" w:hAnsi="Cambria Math" w:cs="Times New Roman"/>
            <w:color w:val="000000" w:themeColor="text1"/>
            <w:sz w:val="24"/>
            <w:szCs w:val="24"/>
          </w:rPr>
          <m:t>30 pills*</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sex</m:t>
            </m:r>
          </m:num>
          <m:den>
            <m:r>
              <w:rPr>
                <w:rFonts w:ascii="Cambria Math" w:hAnsi="Cambria Math" w:cs="Times New Roman"/>
                <w:color w:val="000000" w:themeColor="text1"/>
                <w:sz w:val="24"/>
                <w:szCs w:val="24"/>
              </w:rPr>
              <m:t>4 pills</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7 days</m:t>
            </m:r>
          </m:num>
          <m:den>
            <m:r>
              <w:rPr>
                <w:rFonts w:ascii="Cambria Math" w:hAnsi="Cambria Math" w:cs="Times New Roman"/>
                <w:color w:val="000000" w:themeColor="text1"/>
                <w:sz w:val="24"/>
                <w:szCs w:val="24"/>
              </w:rPr>
              <m:t>1.5 sex</m:t>
            </m:r>
          </m:den>
        </m:f>
      </m:oMath>
      <w:r w:rsidRPr="00781E74">
        <w:rPr>
          <w:rFonts w:ascii="Times New Roman" w:hAnsi="Times New Roman" w:cs="Times New Roman"/>
          <w:color w:val="000000" w:themeColor="text1"/>
          <w:sz w:val="24"/>
          <w:szCs w:val="24"/>
        </w:rPr>
        <w:t>). We assume that all event-based users adhere to the 2-1-1 dosing schedule consistently, because only small proportion of event-based users reported adherence difficulties based on the electronic health record data from Kaiser Permanente</w:t>
      </w:r>
      <w:r w:rsidRPr="00781E7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Hojilla&lt;/Author&gt;&lt;Year&gt;2020&lt;/Year&gt;&lt;RecNum&gt;45&lt;/RecNum&gt;&lt;DisplayText&gt;[45]&lt;/DisplayText&gt;&lt;record&gt;&lt;rec-number&gt;45&lt;/rec-number&gt;&lt;foreign-keys&gt;&lt;key app="EN" db-id="2z20p255m0ts2me55p6p5avhrart0vteep20" timestamp="1643041182"&gt;45&lt;/key&gt;&lt;/foreign-keys&gt;&lt;ref-type name="Journal Article"&gt;17&lt;/ref-type&gt;&lt;contributors&gt;&lt;authors&gt;&lt;author&gt;Hojilla, J Carlo&lt;/author&gt;&lt;author&gt;Marcus, Julia L&lt;/author&gt;&lt;author&gt;Silverberg, Michael J&lt;/author&gt;&lt;author&gt;Hare, C Bradley&lt;/author&gt;&lt;author&gt;Herbers, Rachel&lt;/author&gt;&lt;author&gt;Hurley, Leo&lt;/author&gt;&lt;author&gt;Satre, Derek D&lt;/author&gt;&lt;author&gt;Volk, Jonathan E&lt;/author&gt;&lt;/authors&gt;&lt;/contributors&gt;&lt;titles&gt;&lt;title&gt;Early Adopters of Event-driven Human Immunodeficiency Virus Pre-exposure Prophylaxis in a Large Healthcare System in San Francisco&lt;/title&gt;&lt;secondary-title&gt;Clinical Infectious Diseases&lt;/secondary-title&gt;&lt;/titles&gt;&lt;periodical&gt;&lt;full-title&gt;Clinical Infectious Diseases&lt;/full-title&gt;&lt;/periodical&gt;&lt;pages&gt;2710-2712&lt;/pages&gt;&lt;volume&gt;71&lt;/volume&gt;&lt;number&gt;10&lt;/number&gt;&lt;dates&gt;&lt;year&gt;2020&lt;/year&gt;&lt;/dates&gt;&lt;isbn&gt;1058-4838&lt;/isbn&gt;&lt;urls&gt;&lt;related-urls&gt;&lt;url&gt;https://doi.org/10.1093/cid/ciaa474&lt;/url&gt;&lt;/related-urls&gt;&lt;/urls&gt;&lt;electronic-resource-num&gt;10.1093/cid/ciaa474&lt;/electronic-resource-num&gt;&lt;access-date&gt;1/18/2022&lt;/access-date&gt;&lt;/record&gt;&lt;/Cite&gt;&lt;/EndNote&gt;</w:instrText>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5]</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The event-based users will be randomly sampled from the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each of whos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durations is longer or equal to the corresponding duration of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period under the 2-1-1 dosing schedule.</w:t>
      </w:r>
    </w:p>
    <w:p w:rsidR="00F32AE6" w:rsidRPr="00781E74" w:rsidRDefault="00F32AE6" w:rsidP="00F32AE6">
      <w:pPr>
        <w:pStyle w:val="ListParagraph"/>
        <w:numPr>
          <w:ilvl w:val="1"/>
          <w:numId w:val="6"/>
        </w:numPr>
        <w:spacing w:before="240" w:line="240" w:lineRule="auto"/>
        <w:contextualSpacing w:val="0"/>
        <w:rPr>
          <w:rFonts w:ascii="Times New Roman" w:hAnsi="Times New Roman" w:cs="Times New Roman"/>
          <w:color w:val="000000" w:themeColor="text1"/>
          <w:sz w:val="24"/>
          <w:szCs w:val="24"/>
          <w:u w:val="single"/>
        </w:rPr>
      </w:pPr>
      <w:r w:rsidRPr="00781E74">
        <w:rPr>
          <w:rFonts w:ascii="Times New Roman" w:hAnsi="Times New Roman" w:cs="Times New Roman"/>
          <w:color w:val="000000" w:themeColor="text1"/>
          <w:sz w:val="24"/>
          <w:szCs w:val="24"/>
          <w:u w:val="single"/>
        </w:rPr>
        <w:t>Regular non-daily users:</w:t>
      </w:r>
      <w:r w:rsidRPr="00781E74">
        <w:rPr>
          <w:rFonts w:ascii="Times New Roman" w:hAnsi="Times New Roman" w:cs="Times New Roman"/>
          <w:color w:val="000000" w:themeColor="text1"/>
          <w:sz w:val="24"/>
          <w:szCs w:val="24"/>
        </w:rPr>
        <w:t xml:space="preserve"> we will assume two regular non-daily dosing schedules (5 pills per week &amp; 4 pills per week) that are practiced among the remaining non-daily users with equal proportion (i.e., 25% of the entire non-daily user population). These two schedules mimic the observed habit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every other day or on T and S (Tuesday, Thursday, Saturday, Sunday)</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ZXdlbGw8L0F1dGhvcj48WWVhcj4yMDIwPC9ZZWFyPjxS
ZWNOdW0+MzA8L1JlY051bT48RGlzcGxheVRleHQ+WzMwXTwvRGlzcGxheVRleHQ+PHJlY29yZD48
cmVjLW51bWJlcj4zMDwvcmVjLW51bWJlcj48Zm9yZWlnbi1rZXlzPjxrZXkgYXBwPSJFTiIgZGIt
aWQ9IjJ6MjBwMjU1bTB0czJtZTU1cDZwNWF2aHJhcnQwdnRlZXAyMCIgdGltZXN0YW1wPSIxNjQz
MDQxMTgyIj4zMD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o maintain the assumption that al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finish their medication supply before refilling their next prescription, the type of non-daily dosing schedules assigned will depend on the length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relative to its medication supply interval. (A medication supply interval is defined as the interval in which the medication supply of a prescription fill is expected to last under a regular non-daily dosing schedule.) For example, the medication supply interval of a prescription </w:t>
      </w:r>
      <w:proofErr w:type="gramStart"/>
      <w:r w:rsidRPr="00781E74">
        <w:rPr>
          <w:rFonts w:ascii="Times New Roman" w:hAnsi="Times New Roman" w:cs="Times New Roman"/>
          <w:color w:val="000000" w:themeColor="text1"/>
          <w:sz w:val="24"/>
          <w:szCs w:val="24"/>
        </w:rPr>
        <w:t>fill</w:t>
      </w:r>
      <w:proofErr w:type="gramEnd"/>
      <w:r w:rsidRPr="00781E74">
        <w:rPr>
          <w:rFonts w:ascii="Times New Roman" w:hAnsi="Times New Roman" w:cs="Times New Roman"/>
          <w:color w:val="000000" w:themeColor="text1"/>
          <w:sz w:val="24"/>
          <w:szCs w:val="24"/>
        </w:rPr>
        <w:t xml:space="preserve"> for the 4-pills-per-week schedule last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7x</m:t>
            </m:r>
          </m:num>
          <m:den>
            <m:r>
              <w:rPr>
                <w:rFonts w:ascii="Cambria Math" w:hAnsi="Cambria Math" w:cs="Times New Roman"/>
                <w:color w:val="000000" w:themeColor="text1"/>
                <w:sz w:val="24"/>
                <w:szCs w:val="24"/>
              </w:rPr>
              <m:t>4</m:t>
            </m:r>
          </m:den>
        </m:f>
      </m:oMath>
      <w:r w:rsidRPr="00781E74">
        <w:rPr>
          <w:rFonts w:ascii="Times New Roman" w:hAnsi="Times New Roman" w:cs="Times New Roman"/>
          <w:color w:val="000000" w:themeColor="text1"/>
          <w:sz w:val="24"/>
          <w:szCs w:val="24"/>
        </w:rPr>
        <w:t xml:space="preserve"> days, where </w:t>
      </w:r>
      <m:oMath>
        <m:r>
          <w:rPr>
            <w:rFonts w:ascii="Cambria Math" w:hAnsi="Cambria Math" w:cs="Times New Roman"/>
            <w:color w:val="000000" w:themeColor="text1"/>
            <w:sz w:val="24"/>
            <w:szCs w:val="24"/>
          </w:rPr>
          <m:t>x</m:t>
        </m:r>
      </m:oMath>
      <w:r w:rsidRPr="00781E74">
        <w:rPr>
          <w:rFonts w:ascii="Times New Roman" w:hAnsi="Times New Roman" w:cs="Times New Roman"/>
          <w:color w:val="000000" w:themeColor="text1"/>
          <w:sz w:val="24"/>
          <w:szCs w:val="24"/>
        </w:rPr>
        <w:t xml:space="preserve"> denotes the medication days supply of the prescription fill. Therefore, the 4-pills-per-week schedule is random</w:t>
      </w:r>
      <w:proofErr w:type="spellStart"/>
      <w:r w:rsidRPr="00781E74">
        <w:rPr>
          <w:rFonts w:ascii="Times New Roman" w:hAnsi="Times New Roman" w:cs="Times New Roman"/>
          <w:color w:val="000000" w:themeColor="text1"/>
          <w:sz w:val="24"/>
          <w:szCs w:val="24"/>
        </w:rPr>
        <w:t>ly</w:t>
      </w:r>
      <w:proofErr w:type="spellEnd"/>
      <w:r w:rsidRPr="00781E74">
        <w:rPr>
          <w:rFonts w:ascii="Times New Roman" w:hAnsi="Times New Roman" w:cs="Times New Roman"/>
          <w:color w:val="000000" w:themeColor="text1"/>
          <w:sz w:val="24"/>
          <w:szCs w:val="24"/>
        </w:rPr>
        <w:t xml:space="preserve"> assigned to the regular non-daily users, each of whos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duration is at least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7x</m:t>
            </m:r>
          </m:num>
          <m:den>
            <m:r>
              <w:rPr>
                <w:rFonts w:ascii="Cambria Math" w:hAnsi="Cambria Math" w:cs="Times New Roman"/>
                <w:color w:val="000000" w:themeColor="text1"/>
                <w:sz w:val="24"/>
                <w:szCs w:val="24"/>
              </w:rPr>
              <m:t>4</m:t>
            </m:r>
          </m:den>
        </m:f>
      </m:oMath>
      <w:r w:rsidRPr="00781E74">
        <w:rPr>
          <w:rFonts w:ascii="Times New Roman" w:hAnsi="Times New Roman" w:cs="Times New Roman"/>
          <w:color w:val="000000" w:themeColor="text1"/>
          <w:sz w:val="24"/>
          <w:szCs w:val="24"/>
        </w:rPr>
        <w:t xml:space="preserve"> days. The same logic may be applied to the selection of regular non-daily users who would allow the 5-pills-per-week schedule. For each prescription fill, whether or not a MSM us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on a day will be sequentially simulated through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as a Bernoulli random variable where the probability parameter is the 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probability based on the type of non-daily schedule (i.e., p=0.57 for the 4-pills-per-week schedule; p=0.71 for the 5-pills-per-week schedule). The simulation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dates would stop after exhausting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upply for that interval. However, if the sum of simulat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across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interval were less than the medication </w:t>
      </w:r>
      <w:proofErr w:type="spellStart"/>
      <w:r w:rsidRPr="00781E74">
        <w:rPr>
          <w:rFonts w:ascii="Times New Roman" w:hAnsi="Times New Roman" w:cs="Times New Roman"/>
          <w:color w:val="000000" w:themeColor="text1"/>
          <w:sz w:val="24"/>
          <w:szCs w:val="24"/>
        </w:rPr>
        <w:t>days</w:t>
      </w:r>
      <w:proofErr w:type="spellEnd"/>
      <w:r w:rsidRPr="00781E74">
        <w:rPr>
          <w:rFonts w:ascii="Times New Roman" w:hAnsi="Times New Roman" w:cs="Times New Roman"/>
          <w:color w:val="000000" w:themeColor="text1"/>
          <w:sz w:val="24"/>
          <w:szCs w:val="24"/>
        </w:rPr>
        <w:t xml:space="preserve"> supply of that interval, we will randomly sample the remaining dat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from the dates that</w:t>
      </w:r>
      <w:r w:rsidRPr="00781E74">
        <w:rPr>
          <w:rFonts w:ascii="Times New Roman" w:hAnsi="Times New Roman" w:cs="Times New Roman"/>
          <w:sz w:val="24"/>
          <w:szCs w:val="24"/>
        </w:rPr>
        <w:t xml:space="preserve"> </w:t>
      </w:r>
      <w:r w:rsidRPr="00781E74">
        <w:rPr>
          <w:rFonts w:ascii="Times New Roman" w:hAnsi="Times New Roman" w:cs="Times New Roman"/>
          <w:color w:val="000000" w:themeColor="text1"/>
          <w:sz w:val="24"/>
          <w:szCs w:val="24"/>
        </w:rPr>
        <w:t xml:space="preserve">were not simulated a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date in the first round.</w:t>
      </w:r>
    </w:p>
    <w:p w:rsidR="00F32AE6" w:rsidRPr="00781E74" w:rsidRDefault="00F32AE6" w:rsidP="00F32AE6">
      <w:pPr>
        <w:spacing w:before="24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For each sensitivity analysis iteration, the following procedures will be implemented to create an iteration-specific dataset that will be analyzed using the same GBTM procedures as in the base </w:t>
      </w:r>
      <w:r w:rsidRPr="00781E74">
        <w:rPr>
          <w:rFonts w:ascii="Times New Roman" w:hAnsi="Times New Roman" w:cs="Times New Roman"/>
          <w:color w:val="000000" w:themeColor="text1"/>
          <w:sz w:val="24"/>
          <w:szCs w:val="24"/>
        </w:rPr>
        <w:lastRenderedPageBreak/>
        <w:t xml:space="preserve">analysis : 1) the random selection of 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event-bas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regular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2) the random simulation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take dates for daily users and regular non-daily users, and subsequent creation of </w:t>
      </w:r>
      <w:proofErr w:type="spellStart"/>
      <w:r w:rsidRPr="00781E74">
        <w:rPr>
          <w:rFonts w:ascii="Times New Roman" w:hAnsi="Times New Roman" w:cs="Times New Roman"/>
          <w:color w:val="000000" w:themeColor="text1"/>
          <w:sz w:val="24"/>
          <w:szCs w:val="24"/>
        </w:rPr>
        <w:t>bwPDC</w:t>
      </w:r>
      <w:proofErr w:type="spellEnd"/>
      <w:r w:rsidRPr="00781E74">
        <w:rPr>
          <w:rFonts w:ascii="Times New Roman" w:hAnsi="Times New Roman" w:cs="Times New Roman"/>
          <w:color w:val="000000" w:themeColor="text1"/>
          <w:sz w:val="24"/>
          <w:szCs w:val="24"/>
        </w:rPr>
        <w:t xml:space="preserve"> time series and conversion to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ime series; 3) the creation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time series for the event-based users. The number of iterations implemented will depend on our computational capacity.</w:t>
      </w:r>
      <w:r>
        <w:rPr>
          <w:rFonts w:ascii="Times New Roman" w:hAnsi="Times New Roman" w:cs="Times New Roman"/>
          <w:color w:val="000000" w:themeColor="text1"/>
          <w:sz w:val="24"/>
          <w:szCs w:val="24"/>
        </w:rPr>
        <w:t xml:space="preserve"> We will conduct an empirical trial where we will first implement five iterations and</w:t>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compare the resulting iteration-specific cluster structures (i.e., the number of discovered groups, the proportion of group membership, group-specific predicted trajectories) with that obtained in the base analysis.</w:t>
      </w:r>
      <w:r w:rsidRPr="00781E74">
        <w:rPr>
          <w:rFonts w:ascii="Times New Roman" w:hAnsi="Times New Roman" w:cs="Times New Roman"/>
          <w:color w:val="000000" w:themeColor="text1"/>
          <w:sz w:val="24"/>
          <w:szCs w:val="24"/>
        </w:rPr>
        <w:t xml:space="preserve"> </w:t>
      </w:r>
    </w:p>
    <w:p w:rsidR="00F32AE6" w:rsidRPr="00781E74" w:rsidRDefault="00F32AE6" w:rsidP="00F32AE6">
      <w:pPr>
        <w:pStyle w:val="Heading4"/>
        <w:rPr>
          <w:rFonts w:cs="Times New Roman"/>
        </w:rPr>
      </w:pPr>
      <w:bookmarkStart w:id="17" w:name="_Toc93957163"/>
      <w:r w:rsidRPr="00781E74">
        <w:rPr>
          <w:rFonts w:cs="Times New Roman"/>
        </w:rPr>
        <w:t xml:space="preserve">2.2.6.2 Misclassification bias of </w:t>
      </w:r>
      <w:proofErr w:type="spellStart"/>
      <w:r w:rsidRPr="00781E74">
        <w:rPr>
          <w:rFonts w:cs="Times New Roman"/>
        </w:rPr>
        <w:t>PrEP</w:t>
      </w:r>
      <w:proofErr w:type="spellEnd"/>
      <w:r w:rsidRPr="00781E74">
        <w:rPr>
          <w:rFonts w:cs="Times New Roman"/>
        </w:rPr>
        <w:t xml:space="preserve"> </w:t>
      </w:r>
      <w:proofErr w:type="spellStart"/>
      <w:r w:rsidRPr="00781E74">
        <w:rPr>
          <w:rFonts w:cs="Times New Roman"/>
        </w:rPr>
        <w:t>sero</w:t>
      </w:r>
      <w:proofErr w:type="spellEnd"/>
      <w:r w:rsidRPr="00781E74">
        <w:rPr>
          <w:rFonts w:cs="Times New Roman"/>
        </w:rPr>
        <w:t>-protection</w:t>
      </w:r>
      <w:bookmarkEnd w:id="17"/>
    </w:p>
    <w:p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A limitation to this analysis is that we do not have access to prescription records outside of the collaborating pharmacy chain’s administrative database. Misclassification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w:t>
      </w:r>
      <w:proofErr w:type="spellStart"/>
      <w:r w:rsidRPr="00781E74">
        <w:rPr>
          <w:rFonts w:ascii="Times New Roman" w:hAnsi="Times New Roman" w:cs="Times New Roman"/>
          <w:sz w:val="24"/>
          <w:szCs w:val="24"/>
        </w:rPr>
        <w:t>sero</w:t>
      </w:r>
      <w:proofErr w:type="spellEnd"/>
      <w:r w:rsidRPr="00781E74">
        <w:rPr>
          <w:rFonts w:ascii="Times New Roman" w:hAnsi="Times New Roman" w:cs="Times New Roman"/>
          <w:sz w:val="24"/>
          <w:szCs w:val="24"/>
        </w:rPr>
        <w:t xml:space="preserve">-protection level could occur for study subjects who switched pharmacy during their follow-up period, because they would be deemed having suboptimal </w:t>
      </w:r>
      <w:proofErr w:type="spellStart"/>
      <w:r w:rsidRPr="00781E74">
        <w:rPr>
          <w:rFonts w:ascii="Times New Roman" w:hAnsi="Times New Roman" w:cs="Times New Roman"/>
          <w:sz w:val="24"/>
          <w:szCs w:val="24"/>
        </w:rPr>
        <w:t>sero</w:t>
      </w:r>
      <w:proofErr w:type="spellEnd"/>
      <w:r w:rsidRPr="00781E74">
        <w:rPr>
          <w:rFonts w:ascii="Times New Roman" w:hAnsi="Times New Roman" w:cs="Times New Roman"/>
          <w:sz w:val="24"/>
          <w:szCs w:val="24"/>
        </w:rPr>
        <w:t xml:space="preserve">-protection by our data mechanism even though they may be adhering to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medication prescribed from other pharmacy. To address such an information bias, we will conduct a sensitivity analysis where we perform the GBTM procedures on individuals who also filled other non-</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escriptions at the collaborating pharmacy chain after their last prescription fill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In addition, we will be clear about the characteristics of our study cohort, especially the distribution makeup of users’ health insurance plans, to ensure transparency around the transportability of the discovered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ersistence patterns.</w:t>
      </w:r>
    </w:p>
    <w:p w:rsidR="00F32AE6" w:rsidRPr="00781E74" w:rsidRDefault="00F32AE6" w:rsidP="00F32AE6">
      <w:pPr>
        <w:pStyle w:val="Heading3"/>
        <w:rPr>
          <w:rFonts w:cs="Times New Roman"/>
        </w:rPr>
      </w:pPr>
      <w:bookmarkStart w:id="18" w:name="_Toc93957165"/>
      <w:r w:rsidRPr="00781E74">
        <w:rPr>
          <w:rFonts w:cs="Times New Roman"/>
        </w:rPr>
        <w:t>2.2.7 Strength</w:t>
      </w:r>
      <w:r>
        <w:rPr>
          <w:rFonts w:cs="Times New Roman"/>
        </w:rPr>
        <w:t>s</w:t>
      </w:r>
      <w:r w:rsidRPr="00781E74">
        <w:rPr>
          <w:rFonts w:cs="Times New Roman"/>
        </w:rPr>
        <w:t xml:space="preserve"> and limitation</w:t>
      </w:r>
      <w:bookmarkEnd w:id="18"/>
      <w:r>
        <w:rPr>
          <w:rFonts w:cs="Times New Roman"/>
        </w:rPr>
        <w:t>s</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One primary strength of our study is that we utilize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data to analy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over time, which address the knowledge gap in the time-vary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habits that could not be observed in measures that summari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dherence in relatively extended time intervals. Furthermore, our study aims to provide straight forward, clinically friendly interpretation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y patterns that are linked to time-varying risk of suboptimal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from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 addition, we took advantage of the healthcare administrative data from a U.S. national pharmacy chain and formulat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based on daily dosing schedule. Such a study design will allow our analysis to complement on the findings from a similar study where </w:t>
      </w:r>
      <w:proofErr w:type="spellStart"/>
      <w:r w:rsidRPr="00781E74">
        <w:rPr>
          <w:rFonts w:ascii="Times New Roman" w:hAnsi="Times New Roman" w:cs="Times New Roman"/>
          <w:color w:val="000000" w:themeColor="text1"/>
          <w:sz w:val="24"/>
          <w:szCs w:val="24"/>
        </w:rPr>
        <w:t>Sagaon-Teyssier</w:t>
      </w:r>
      <w:proofErr w:type="spellEnd"/>
      <w:r w:rsidRPr="00781E74">
        <w:rPr>
          <w:rFonts w:ascii="Times New Roman" w:hAnsi="Times New Roman" w:cs="Times New Roman"/>
          <w:color w:val="000000" w:themeColor="text1"/>
          <w:sz w:val="24"/>
          <w:szCs w:val="24"/>
        </w:rPr>
        <w:t xml:space="preserve"> et al used GBTM to group the trajector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dherence probabilities among French and Canadian MSM who follow event-based dosing schedule in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linical trial (ANRS IPERGAY). </w:t>
      </w:r>
    </w:p>
    <w:p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Our study is not without limitations. One primary limitation is that the collaborating pharmacy chain does not collect data on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from their customers (i.e., our study subjects). Although we attempt to address the impact of uncertainty around their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habits on trajectory clustering by simulating various common dosing schedules in our sensitivity analyses, the simulated datasets may or may not represent the study subjects’ tru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experiences. Furthermore, the number of dataset simulations for assessing the impact of non-daily dosing schedules may be limited by our computational capacity.  </w:t>
      </w:r>
    </w:p>
    <w:p w:rsidR="00F32AE6"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lastRenderedPageBreak/>
        <w:t xml:space="preserve">In the sensitivity analysis, we attempt to address the possible misclassification bia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for users who switched to a different pharmacy chain during their follow-up period by restricting the trajectory clustering analysis on study subjects who continue to fill non-</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medications after their last prescription fill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However, there could be residual misclassification amo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ho frequently switch back and forth between two or more pharmacies. Despites this possibility, we deem that the proportion of such users exist in our study population is ignorable. </w:t>
      </w:r>
    </w:p>
    <w:p w:rsidR="00F32AE6" w:rsidRDefault="00F32AE6" w:rsidP="00F32AE6">
      <w:pPr>
        <w:rPr>
          <w:rFonts w:ascii="Times New Roman" w:hAnsi="Times New Roman" w:cs="Times New Roman"/>
          <w:color w:val="000000" w:themeColor="text1"/>
          <w:sz w:val="24"/>
          <w:szCs w:val="24"/>
        </w:rPr>
      </w:pPr>
    </w:p>
    <w:p w:rsidR="00F32AE6" w:rsidRDefault="00F32AE6"/>
    <w:p w:rsidR="00F32AE6" w:rsidRDefault="00F32AE6"/>
    <w:p w:rsidR="00F32AE6" w:rsidRPr="00F32AE6" w:rsidRDefault="00F32AE6" w:rsidP="00F32AE6">
      <w:pPr>
        <w:pStyle w:val="EndNoteBibliography"/>
        <w:spacing w:after="0"/>
        <w:ind w:left="720" w:hanging="720"/>
      </w:pPr>
      <w:r>
        <w:fldChar w:fldCharType="begin"/>
      </w:r>
      <w:r>
        <w:instrText xml:space="preserve"> ADDIN EN.REFLIST </w:instrText>
      </w:r>
      <w:r>
        <w:fldChar w:fldCharType="separate"/>
      </w:r>
      <w:r w:rsidRPr="00F32AE6">
        <w:t>1.</w:t>
      </w:r>
      <w:r w:rsidRPr="00F32AE6">
        <w:tab/>
      </w:r>
      <w:r w:rsidRPr="00F32AE6">
        <w:rPr>
          <w:i/>
        </w:rPr>
        <w:t>Diagnoses of HIV Infection in the United States and Dependent Areas, 2018 (Updated)</w:t>
      </w:r>
      <w:r w:rsidRPr="00F32AE6">
        <w:t xml:space="preserve">, in </w:t>
      </w:r>
      <w:r w:rsidRPr="00F32AE6">
        <w:rPr>
          <w:i/>
        </w:rPr>
        <w:t>HIV Surveillance Report</w:t>
      </w:r>
      <w:r w:rsidRPr="00F32AE6">
        <w:t>. 2018, U.S. Centers for Disease Control and Prevention: Atlanta, GA.</w:t>
      </w:r>
    </w:p>
    <w:p w:rsidR="00F32AE6" w:rsidRPr="00F32AE6" w:rsidRDefault="00F32AE6" w:rsidP="00F32AE6">
      <w:pPr>
        <w:pStyle w:val="EndNoteBibliography"/>
        <w:spacing w:after="0"/>
        <w:ind w:left="720" w:hanging="720"/>
      </w:pPr>
      <w:r w:rsidRPr="00F32AE6">
        <w:t>2.</w:t>
      </w:r>
      <w:r w:rsidRPr="00F32AE6">
        <w:tab/>
      </w:r>
      <w:r w:rsidRPr="00F32AE6">
        <w:rPr>
          <w:i/>
        </w:rPr>
        <w:t>Estimated HIV incidence and Prevalence in the United States 2014 - 2018</w:t>
      </w:r>
      <w:r w:rsidRPr="00F32AE6">
        <w:t xml:space="preserve">, in </w:t>
      </w:r>
      <w:r w:rsidRPr="00F32AE6">
        <w:rPr>
          <w:i/>
        </w:rPr>
        <w:t>HIV Surveillance Report - Supplemental Report</w:t>
      </w:r>
      <w:r w:rsidRPr="00F32AE6">
        <w:t>. 2019, U.S. Centers for Disease Control and Prevention: Atlanta, GA.</w:t>
      </w:r>
    </w:p>
    <w:p w:rsidR="00F32AE6" w:rsidRPr="00F32AE6" w:rsidRDefault="00F32AE6" w:rsidP="00F32AE6">
      <w:pPr>
        <w:pStyle w:val="EndNoteBibliography"/>
        <w:spacing w:after="0"/>
        <w:ind w:left="720" w:hanging="720"/>
      </w:pPr>
      <w:r w:rsidRPr="00F32AE6">
        <w:t>3.</w:t>
      </w:r>
      <w:r w:rsidRPr="00F32AE6">
        <w:tab/>
      </w:r>
      <w:r w:rsidRPr="00F32AE6">
        <w:rPr>
          <w:i/>
        </w:rPr>
        <w:t>Preexposure prophylaxis for the prevention of HIV infection in the United States—2021 update: a clinical practice guideline</w:t>
      </w:r>
      <w:r w:rsidRPr="00F32AE6">
        <w:t>. 2021, U.S. Public Health Service: Atlanta, GA.</w:t>
      </w:r>
    </w:p>
    <w:p w:rsidR="00F32AE6" w:rsidRPr="00F32AE6" w:rsidRDefault="00F32AE6" w:rsidP="00F32AE6">
      <w:pPr>
        <w:pStyle w:val="EndNoteBibliography"/>
        <w:spacing w:after="0"/>
        <w:ind w:left="720" w:hanging="720"/>
      </w:pPr>
      <w:r w:rsidRPr="00F32AE6">
        <w:t>4.</w:t>
      </w:r>
      <w:r w:rsidRPr="00F32AE6">
        <w:tab/>
        <w:t xml:space="preserve">Grant, R.M., et al., </w:t>
      </w:r>
      <w:r w:rsidRPr="00F32AE6">
        <w:rPr>
          <w:i/>
        </w:rPr>
        <w:t>Preexposure chemoprophylaxis for HIV prevention in men who have sex with men.</w:t>
      </w:r>
      <w:r w:rsidRPr="00F32AE6">
        <w:t xml:space="preserve"> New England Journal of Medicine, 2010. </w:t>
      </w:r>
      <w:r w:rsidRPr="00F32AE6">
        <w:rPr>
          <w:b/>
        </w:rPr>
        <w:t>363</w:t>
      </w:r>
      <w:r w:rsidRPr="00F32AE6">
        <w:t>(27): p. 2587-2599.</w:t>
      </w:r>
    </w:p>
    <w:p w:rsidR="00F32AE6" w:rsidRPr="00F32AE6" w:rsidRDefault="00F32AE6" w:rsidP="00F32AE6">
      <w:pPr>
        <w:pStyle w:val="EndNoteBibliography"/>
        <w:spacing w:after="0"/>
        <w:ind w:left="720" w:hanging="720"/>
      </w:pPr>
      <w:r w:rsidRPr="00F32AE6">
        <w:t>5.</w:t>
      </w:r>
      <w:r w:rsidRPr="00F32AE6">
        <w:tab/>
        <w:t xml:space="preserve">Molina, J.-M., et al., </w:t>
      </w:r>
      <w:r w:rsidRPr="00F32AE6">
        <w:rPr>
          <w:i/>
        </w:rPr>
        <w:t>On-demand preexposure prophylaxis in men at high risk for HIV-1 infection.</w:t>
      </w:r>
      <w:r w:rsidRPr="00F32AE6">
        <w:t xml:space="preserve"> N Engl J Med, 2015. </w:t>
      </w:r>
      <w:r w:rsidRPr="00F32AE6">
        <w:rPr>
          <w:b/>
        </w:rPr>
        <w:t>373</w:t>
      </w:r>
      <w:r w:rsidRPr="00F32AE6">
        <w:t>: p. 2237-2246.</w:t>
      </w:r>
    </w:p>
    <w:p w:rsidR="00F32AE6" w:rsidRPr="00F32AE6" w:rsidRDefault="00F32AE6" w:rsidP="00F32AE6">
      <w:pPr>
        <w:pStyle w:val="EndNoteBibliography"/>
        <w:spacing w:after="0"/>
        <w:ind w:left="720" w:hanging="720"/>
      </w:pPr>
      <w:r w:rsidRPr="00F32AE6">
        <w:t>6.</w:t>
      </w:r>
      <w:r w:rsidRPr="00F32AE6">
        <w:tab/>
        <w:t xml:space="preserve">Grant, R.M., et al., </w:t>
      </w:r>
      <w:r w:rsidRPr="00F32AE6">
        <w:rPr>
          <w:i/>
        </w:rPr>
        <w:t>Uptake of pre-exposure prophylaxis, sexual practices, and HIV incidence in men and transgender women who have sex with men: a cohort study.</w:t>
      </w:r>
      <w:r w:rsidRPr="00F32AE6">
        <w:t xml:space="preserve"> The Lancet. Infectious diseases, 2014. </w:t>
      </w:r>
      <w:r w:rsidRPr="00F32AE6">
        <w:rPr>
          <w:b/>
        </w:rPr>
        <w:t>14</w:t>
      </w:r>
      <w:r w:rsidRPr="00F32AE6">
        <w:t>(9): p. 820-829.</w:t>
      </w:r>
    </w:p>
    <w:p w:rsidR="00F32AE6" w:rsidRPr="00F32AE6" w:rsidRDefault="00F32AE6" w:rsidP="00F32AE6">
      <w:pPr>
        <w:pStyle w:val="EndNoteBibliography"/>
        <w:spacing w:after="0"/>
        <w:ind w:left="720" w:hanging="720"/>
      </w:pPr>
      <w:r w:rsidRPr="00F32AE6">
        <w:t>7.</w:t>
      </w:r>
      <w:r w:rsidRPr="00F32AE6">
        <w:tab/>
        <w:t xml:space="preserve">Chan, P.A., et al., </w:t>
      </w:r>
      <w:r w:rsidRPr="00F32AE6">
        <w:rPr>
          <w:i/>
        </w:rPr>
        <w:t>Retention in care outcomes for HIV pre-exposure prophylaxis implementation programmes among men who have sex with men in three US cities.</w:t>
      </w:r>
      <w:r w:rsidRPr="00F32AE6">
        <w:t xml:space="preserve"> J Int AIDS Soc, 2016. </w:t>
      </w:r>
      <w:r w:rsidRPr="00F32AE6">
        <w:rPr>
          <w:b/>
        </w:rPr>
        <w:t>19</w:t>
      </w:r>
      <w:r w:rsidRPr="00F32AE6">
        <w:t>(1): p. 20903.</w:t>
      </w:r>
    </w:p>
    <w:p w:rsidR="00F32AE6" w:rsidRPr="00F32AE6" w:rsidRDefault="00F32AE6" w:rsidP="00F32AE6">
      <w:pPr>
        <w:pStyle w:val="EndNoteBibliography"/>
        <w:spacing w:after="0"/>
        <w:ind w:left="720" w:hanging="720"/>
      </w:pPr>
      <w:r w:rsidRPr="00F32AE6">
        <w:t>8.</w:t>
      </w:r>
      <w:r w:rsidRPr="00F32AE6">
        <w:tab/>
        <w:t xml:space="preserve">Montgomery, M.C., et al., </w:t>
      </w:r>
      <w:r w:rsidRPr="00F32AE6">
        <w:rPr>
          <w:i/>
        </w:rPr>
        <w:t>Adherence to Pre-Exposure Prophylaxis for HIV Prevention in a Clinical Setting.</w:t>
      </w:r>
      <w:r w:rsidRPr="00F32AE6">
        <w:t xml:space="preserve"> PLoS One, 2016. </w:t>
      </w:r>
      <w:r w:rsidRPr="00F32AE6">
        <w:rPr>
          <w:b/>
        </w:rPr>
        <w:t>11</w:t>
      </w:r>
      <w:r w:rsidRPr="00F32AE6">
        <w:t>(6): p. e0157742.</w:t>
      </w:r>
    </w:p>
    <w:p w:rsidR="00F32AE6" w:rsidRPr="00F32AE6" w:rsidRDefault="00F32AE6" w:rsidP="00F32AE6">
      <w:pPr>
        <w:pStyle w:val="EndNoteBibliography"/>
        <w:spacing w:after="0"/>
        <w:ind w:left="720" w:hanging="720"/>
      </w:pPr>
      <w:r w:rsidRPr="00F32AE6">
        <w:t>9.</w:t>
      </w:r>
      <w:r w:rsidRPr="00F32AE6">
        <w:tab/>
        <w:t xml:space="preserve">Chan, P.A., et al., </w:t>
      </w:r>
      <w:r w:rsidRPr="00F32AE6">
        <w:rPr>
          <w:i/>
        </w:rPr>
        <w:t>Long-term retention in pre-exposure prophylaxis care among men who have sex with men and transgender women in the United States.</w:t>
      </w:r>
      <w:r w:rsidRPr="00F32AE6">
        <w:t xml:space="preserve"> Journal of the International AIDS Society, 2019. </w:t>
      </w:r>
      <w:r w:rsidRPr="00F32AE6">
        <w:rPr>
          <w:b/>
        </w:rPr>
        <w:t>22</w:t>
      </w:r>
      <w:r w:rsidRPr="00F32AE6">
        <w:t>(8): p. e25385-e25385.</w:t>
      </w:r>
    </w:p>
    <w:p w:rsidR="00F32AE6" w:rsidRPr="00F32AE6" w:rsidRDefault="00F32AE6" w:rsidP="00F32AE6">
      <w:pPr>
        <w:pStyle w:val="EndNoteBibliography"/>
        <w:spacing w:after="0"/>
        <w:ind w:left="720" w:hanging="720"/>
      </w:pPr>
      <w:r w:rsidRPr="00F32AE6">
        <w:t>10.</w:t>
      </w:r>
      <w:r w:rsidRPr="00F32AE6">
        <w:tab/>
        <w:t xml:space="preserve">Doblecki-Lewis, S., et al., </w:t>
      </w:r>
      <w:r w:rsidRPr="00F32AE6">
        <w:rPr>
          <w:i/>
        </w:rPr>
        <w:t>Healthcare Access and PrEP Continuation in San Francisco and Miami After the US PrEP Demo Project.</w:t>
      </w:r>
      <w:r w:rsidRPr="00F32AE6">
        <w:t xml:space="preserve"> Journal of acquired immune deficiency syndromes (1999), 2017. </w:t>
      </w:r>
      <w:r w:rsidRPr="00F32AE6">
        <w:rPr>
          <w:b/>
        </w:rPr>
        <w:t>74</w:t>
      </w:r>
      <w:r w:rsidRPr="00F32AE6">
        <w:t>(5): p. 531-538.</w:t>
      </w:r>
    </w:p>
    <w:p w:rsidR="00F32AE6" w:rsidRPr="00F32AE6" w:rsidRDefault="00F32AE6" w:rsidP="00F32AE6">
      <w:pPr>
        <w:pStyle w:val="EndNoteBibliography"/>
        <w:spacing w:after="0"/>
        <w:ind w:left="720" w:hanging="720"/>
      </w:pPr>
      <w:r w:rsidRPr="00F32AE6">
        <w:t>11.</w:t>
      </w:r>
      <w:r w:rsidRPr="00F32AE6">
        <w:tab/>
        <w:t xml:space="preserve">Huang, Y.-L.A., et al., </w:t>
      </w:r>
      <w:r w:rsidRPr="00F32AE6">
        <w:rPr>
          <w:i/>
        </w:rPr>
        <w:t>Persistence With Human Immunodeficiency Virus Pre-exposure Prophylaxis in the United States, 2012–2017.</w:t>
      </w:r>
      <w:r w:rsidRPr="00F32AE6">
        <w:t xml:space="preserve"> Clinical Infectious Diseases, 2020. </w:t>
      </w:r>
      <w:r w:rsidRPr="00F32AE6">
        <w:rPr>
          <w:b/>
        </w:rPr>
        <w:t>72</w:t>
      </w:r>
      <w:r w:rsidRPr="00F32AE6">
        <w:t>(3): p. 379-385.</w:t>
      </w:r>
    </w:p>
    <w:p w:rsidR="00F32AE6" w:rsidRPr="00F32AE6" w:rsidRDefault="00F32AE6" w:rsidP="00F32AE6">
      <w:pPr>
        <w:pStyle w:val="EndNoteBibliography"/>
        <w:spacing w:after="0"/>
        <w:ind w:left="720" w:hanging="720"/>
      </w:pPr>
      <w:r w:rsidRPr="00F32AE6">
        <w:t>12.</w:t>
      </w:r>
      <w:r w:rsidRPr="00F32AE6">
        <w:tab/>
        <w:t xml:space="preserve">Coy, K.C., et al., </w:t>
      </w:r>
      <w:r w:rsidRPr="00F32AE6">
        <w:rPr>
          <w:i/>
        </w:rPr>
        <w:t>Persistence on HIV preexposure prophylaxis medication over a 2-year period among a national sample of 7148 PrEP users, United States, 2015 to 2017.</w:t>
      </w:r>
      <w:r w:rsidRPr="00F32AE6">
        <w:t xml:space="preserve"> Journal of the International AIDS Society, 2019. </w:t>
      </w:r>
      <w:r w:rsidRPr="00F32AE6">
        <w:rPr>
          <w:b/>
        </w:rPr>
        <w:t>22</w:t>
      </w:r>
      <w:r w:rsidRPr="00F32AE6">
        <w:t>(2): p. e25252-e25252.</w:t>
      </w:r>
    </w:p>
    <w:p w:rsidR="00F32AE6" w:rsidRPr="00F32AE6" w:rsidRDefault="00F32AE6" w:rsidP="00F32AE6">
      <w:pPr>
        <w:pStyle w:val="EndNoteBibliography"/>
        <w:spacing w:after="0"/>
        <w:ind w:left="720" w:hanging="720"/>
      </w:pPr>
      <w:r w:rsidRPr="00F32AE6">
        <w:t>13.</w:t>
      </w:r>
      <w:r w:rsidRPr="00F32AE6">
        <w:tab/>
        <w:t xml:space="preserve">Rolle, C.-P., et al., </w:t>
      </w:r>
      <w:r w:rsidRPr="00F32AE6">
        <w:rPr>
          <w:i/>
        </w:rPr>
        <w:t>PrEP Implementation and Persistence in a County Health Department Setting in Atlanta, GA.</w:t>
      </w:r>
      <w:r w:rsidRPr="00F32AE6">
        <w:t xml:space="preserve"> AIDS and Behavior, 2019. </w:t>
      </w:r>
      <w:r w:rsidRPr="00F32AE6">
        <w:rPr>
          <w:b/>
        </w:rPr>
        <w:t>23</w:t>
      </w:r>
      <w:r w:rsidRPr="00F32AE6">
        <w:t>(3): p. 296-303.</w:t>
      </w:r>
    </w:p>
    <w:p w:rsidR="00F32AE6" w:rsidRPr="00F32AE6" w:rsidRDefault="00F32AE6" w:rsidP="00F32AE6">
      <w:pPr>
        <w:pStyle w:val="EndNoteBibliography"/>
        <w:spacing w:after="0"/>
        <w:ind w:left="720" w:hanging="720"/>
      </w:pPr>
      <w:r w:rsidRPr="00F32AE6">
        <w:lastRenderedPageBreak/>
        <w:t>14.</w:t>
      </w:r>
      <w:r w:rsidRPr="00F32AE6">
        <w:tab/>
        <w:t xml:space="preserve">Uthman, O.A., et al., </w:t>
      </w:r>
      <w:r w:rsidRPr="00F32AE6">
        <w:rPr>
          <w:i/>
        </w:rPr>
        <w:t>Depression and adherence to antiretroviral therapy in low-, middle- and high-income countries: a systematic review and meta-analysis.</w:t>
      </w:r>
      <w:r w:rsidRPr="00F32AE6">
        <w:t xml:space="preserve"> Curr HIV/AIDS Rep, 2014. </w:t>
      </w:r>
      <w:r w:rsidRPr="00F32AE6">
        <w:rPr>
          <w:b/>
        </w:rPr>
        <w:t>11</w:t>
      </w:r>
      <w:r w:rsidRPr="00F32AE6">
        <w:t>(3): p. 291-307.</w:t>
      </w:r>
    </w:p>
    <w:p w:rsidR="00F32AE6" w:rsidRPr="00F32AE6" w:rsidRDefault="00F32AE6" w:rsidP="00F32AE6">
      <w:pPr>
        <w:pStyle w:val="EndNoteBibliography"/>
        <w:spacing w:after="0"/>
        <w:ind w:left="720" w:hanging="720"/>
      </w:pPr>
      <w:r w:rsidRPr="00F32AE6">
        <w:t>15.</w:t>
      </w:r>
      <w:r w:rsidRPr="00F32AE6">
        <w:tab/>
        <w:t xml:space="preserve">Mehrotra, M.L., et al., </w:t>
      </w:r>
      <w:r w:rsidRPr="00F32AE6">
        <w:rPr>
          <w:i/>
        </w:rPr>
        <w:t>The Effect of Depressive Symptoms on Adherence to Daily Oral PrEP in Men who have Sex with Men and Transgender Women: A Marginal Structural Model Analysis of The iPrEx OLE Study.</w:t>
      </w:r>
      <w:r w:rsidRPr="00F32AE6">
        <w:t xml:space="preserve"> AIDS and behavior, 2016. </w:t>
      </w:r>
      <w:r w:rsidRPr="00F32AE6">
        <w:rPr>
          <w:b/>
        </w:rPr>
        <w:t>20</w:t>
      </w:r>
      <w:r w:rsidRPr="00F32AE6">
        <w:t>(7): p. 1527-1534.</w:t>
      </w:r>
    </w:p>
    <w:p w:rsidR="00F32AE6" w:rsidRPr="00F32AE6" w:rsidRDefault="00F32AE6" w:rsidP="00F32AE6">
      <w:pPr>
        <w:pStyle w:val="EndNoteBibliography"/>
        <w:spacing w:after="0"/>
        <w:ind w:left="720" w:hanging="720"/>
      </w:pPr>
      <w:r w:rsidRPr="00F32AE6">
        <w:t>16.</w:t>
      </w:r>
      <w:r w:rsidRPr="00F32AE6">
        <w:tab/>
        <w:t xml:space="preserve">Cochran, S.D., V.M. Mays, and J.G. Sullivan, </w:t>
      </w:r>
      <w:r w:rsidRPr="00F32AE6">
        <w:rPr>
          <w:i/>
        </w:rPr>
        <w:t>Prevalence of mental disorders, psychological distress, and mental health services use among lesbian, gay, and bisexual adults in the United States.</w:t>
      </w:r>
      <w:r w:rsidRPr="00F32AE6">
        <w:t xml:space="preserve"> J Consult Clin Psychol, 2003. </w:t>
      </w:r>
      <w:r w:rsidRPr="00F32AE6">
        <w:rPr>
          <w:b/>
        </w:rPr>
        <w:t>71</w:t>
      </w:r>
      <w:r w:rsidRPr="00F32AE6">
        <w:t>(1): p. 53-61.</w:t>
      </w:r>
    </w:p>
    <w:p w:rsidR="00F32AE6" w:rsidRPr="00F32AE6" w:rsidRDefault="00F32AE6" w:rsidP="00F32AE6">
      <w:pPr>
        <w:pStyle w:val="EndNoteBibliography"/>
        <w:spacing w:after="0"/>
        <w:ind w:left="720" w:hanging="720"/>
      </w:pPr>
      <w:r w:rsidRPr="00F32AE6">
        <w:t>17.</w:t>
      </w:r>
      <w:r w:rsidRPr="00F32AE6">
        <w:tab/>
        <w:t xml:space="preserve">Hatzenbuehler, M.L., et al., </w:t>
      </w:r>
      <w:r w:rsidRPr="00F32AE6">
        <w:rPr>
          <w:i/>
        </w:rPr>
        <w:t>Prospective associations between HIV-related stigma, transmission risk behaviors, and adverse mental health outcomes in men who have sex with men.</w:t>
      </w:r>
      <w:r w:rsidRPr="00F32AE6">
        <w:t xml:space="preserve"> Ann Behav Med, 2011. </w:t>
      </w:r>
      <w:r w:rsidRPr="00F32AE6">
        <w:rPr>
          <w:b/>
        </w:rPr>
        <w:t>42</w:t>
      </w:r>
      <w:r w:rsidRPr="00F32AE6">
        <w:t>(2): p. 227-34.</w:t>
      </w:r>
    </w:p>
    <w:p w:rsidR="00F32AE6" w:rsidRPr="00F32AE6" w:rsidRDefault="00F32AE6" w:rsidP="00F32AE6">
      <w:pPr>
        <w:pStyle w:val="EndNoteBibliography"/>
        <w:spacing w:after="0"/>
        <w:ind w:left="720" w:hanging="720"/>
      </w:pPr>
      <w:r w:rsidRPr="00F32AE6">
        <w:t>18.</w:t>
      </w:r>
      <w:r w:rsidRPr="00F32AE6">
        <w:tab/>
        <w:t xml:space="preserve">Miller, K.M., </w:t>
      </w:r>
      <w:r w:rsidRPr="00F32AE6">
        <w:rPr>
          <w:i/>
        </w:rPr>
        <w:t>Assessment of the Impact of Attention Deficit Hyperactivity Disorder on Diabetes Management and Glycemic Control among Adolescents and Young Adults with Type 1 Diabetes</w:t>
      </w:r>
      <w:r w:rsidRPr="00F32AE6">
        <w:t>. 2015: University of South Florida.</w:t>
      </w:r>
    </w:p>
    <w:p w:rsidR="00F32AE6" w:rsidRPr="00F32AE6" w:rsidRDefault="00F32AE6" w:rsidP="00F32AE6">
      <w:pPr>
        <w:pStyle w:val="EndNoteBibliography"/>
        <w:spacing w:after="0"/>
        <w:ind w:left="720" w:hanging="720"/>
      </w:pPr>
      <w:r w:rsidRPr="00F32AE6">
        <w:t>19.</w:t>
      </w:r>
      <w:r w:rsidRPr="00F32AE6">
        <w:tab/>
        <w:t xml:space="preserve">Uysal, S., et al., </w:t>
      </w:r>
      <w:r w:rsidRPr="00F32AE6">
        <w:rPr>
          <w:i/>
        </w:rPr>
        <w:t>The effect of Attention Deficit and Hyperactivity Disorder on Antiretroviral Treatment and Appointment Adherence among adults living with HIV.</w:t>
      </w:r>
      <w:r w:rsidRPr="00F32AE6">
        <w:t xml:space="preserve"> J Infect Dev Ctries, 2020. </w:t>
      </w:r>
      <w:r w:rsidRPr="00F32AE6">
        <w:rPr>
          <w:b/>
        </w:rPr>
        <w:t>14</w:t>
      </w:r>
      <w:r w:rsidRPr="00F32AE6">
        <w:t>(3): p. 304-311.</w:t>
      </w:r>
    </w:p>
    <w:p w:rsidR="00F32AE6" w:rsidRPr="00F32AE6" w:rsidRDefault="00F32AE6" w:rsidP="00F32AE6">
      <w:pPr>
        <w:pStyle w:val="EndNoteBibliography"/>
        <w:spacing w:after="0"/>
        <w:ind w:left="720" w:hanging="720"/>
      </w:pPr>
      <w:r w:rsidRPr="00F32AE6">
        <w:t>20.</w:t>
      </w:r>
      <w:r w:rsidRPr="00F32AE6">
        <w:tab/>
        <w:t xml:space="preserve">Kanny, D., et al., </w:t>
      </w:r>
      <w:r w:rsidRPr="00F32AE6">
        <w:rPr>
          <w:i/>
        </w:rPr>
        <w:t>Racial/Ethnic Disparities in HIV Preexposure Prophylaxis Among Men Who Have Sex with Men - 23 Urban Areas, 2017.</w:t>
      </w:r>
      <w:r w:rsidRPr="00F32AE6">
        <w:t xml:space="preserve"> MMWR. Morbidity and mortality weekly report, 2019. </w:t>
      </w:r>
      <w:r w:rsidRPr="00F32AE6">
        <w:rPr>
          <w:b/>
        </w:rPr>
        <w:t>68</w:t>
      </w:r>
      <w:r w:rsidRPr="00F32AE6">
        <w:t>(37): p. 801-806.</w:t>
      </w:r>
    </w:p>
    <w:p w:rsidR="00F32AE6" w:rsidRPr="00F32AE6" w:rsidRDefault="00F32AE6" w:rsidP="00F32AE6">
      <w:pPr>
        <w:pStyle w:val="EndNoteBibliography"/>
        <w:spacing w:after="0"/>
        <w:ind w:left="720" w:hanging="720"/>
      </w:pPr>
      <w:r w:rsidRPr="00F32AE6">
        <w:t>21.</w:t>
      </w:r>
      <w:r w:rsidRPr="00F32AE6">
        <w:tab/>
        <w:t xml:space="preserve">Hojilla, J.C., et al., </w:t>
      </w:r>
      <w:r w:rsidRPr="00F32AE6">
        <w:rPr>
          <w:i/>
        </w:rPr>
        <w:t>Characterization of HIV Preexposure Prophylaxis Use Behaviors and HIV Incidence Among US Adults in an Integrated Health Care System.</w:t>
      </w:r>
      <w:r w:rsidRPr="00F32AE6">
        <w:t xml:space="preserve"> JAMA Network Open, 2021. </w:t>
      </w:r>
      <w:r w:rsidRPr="00F32AE6">
        <w:rPr>
          <w:b/>
        </w:rPr>
        <w:t>4</w:t>
      </w:r>
      <w:r w:rsidRPr="00F32AE6">
        <w:t>(8): p. e2122692-e2122692.</w:t>
      </w:r>
    </w:p>
    <w:p w:rsidR="00F32AE6" w:rsidRPr="00F32AE6" w:rsidRDefault="00F32AE6" w:rsidP="00F32AE6">
      <w:pPr>
        <w:pStyle w:val="EndNoteBibliography"/>
        <w:spacing w:after="0"/>
        <w:ind w:left="720" w:hanging="720"/>
      </w:pPr>
      <w:r w:rsidRPr="00F32AE6">
        <w:t>22.</w:t>
      </w:r>
      <w:r w:rsidRPr="00F32AE6">
        <w:tab/>
        <w:t xml:space="preserve">Kim, B., et al., </w:t>
      </w:r>
      <w:r w:rsidRPr="00F32AE6">
        <w:rPr>
          <w:i/>
        </w:rPr>
        <w:t>Geographic Density and Uptake of Pre-exposure Prophylaxis (PrEP) Among Young Gay, Bisexual and Other Sexual Minority Men: A Global Positioning System (GPS) Study.</w:t>
      </w:r>
      <w:r w:rsidRPr="00F32AE6">
        <w:t xml:space="preserve"> AIDS and Behavior, 2021. </w:t>
      </w:r>
      <w:r w:rsidRPr="00F32AE6">
        <w:rPr>
          <w:b/>
        </w:rPr>
        <w:t>25</w:t>
      </w:r>
      <w:r w:rsidRPr="00F32AE6">
        <w:t>(2): p. 155-164.</w:t>
      </w:r>
    </w:p>
    <w:p w:rsidR="00F32AE6" w:rsidRPr="00F32AE6" w:rsidRDefault="00F32AE6" w:rsidP="00F32AE6">
      <w:pPr>
        <w:pStyle w:val="EndNoteBibliography"/>
        <w:spacing w:after="0"/>
        <w:ind w:left="720" w:hanging="720"/>
      </w:pPr>
      <w:r w:rsidRPr="00F32AE6">
        <w:t>23.</w:t>
      </w:r>
      <w:r w:rsidRPr="00F32AE6">
        <w:tab/>
        <w:t xml:space="preserve">Mouhanna, F., et al., </w:t>
      </w:r>
      <w:r w:rsidRPr="00F32AE6">
        <w:rPr>
          <w:i/>
        </w:rPr>
        <w:t>Multilevel analysis of persistence on HIV Pre-exposure Prophylaxis (PrEP) among 232,196 PrEP users in the United States in 2012-2018</w:t>
      </w:r>
      <w:r w:rsidRPr="00F32AE6">
        <w:t>. 2019, The George Washington University.</w:t>
      </w:r>
    </w:p>
    <w:p w:rsidR="00F32AE6" w:rsidRPr="00F32AE6" w:rsidRDefault="00F32AE6" w:rsidP="00F32AE6">
      <w:pPr>
        <w:pStyle w:val="EndNoteBibliography"/>
        <w:spacing w:after="0"/>
        <w:ind w:left="720" w:hanging="720"/>
      </w:pPr>
      <w:r w:rsidRPr="00F32AE6">
        <w:t>24.</w:t>
      </w:r>
      <w:r w:rsidRPr="00F32AE6">
        <w:tab/>
        <w:t xml:space="preserve">Siegler, A.J., et al., </w:t>
      </w:r>
      <w:r w:rsidRPr="00F32AE6">
        <w:rPr>
          <w:i/>
        </w:rPr>
        <w:t>Developing a Web-Based Geolocated Directory of HIV Pre-Exposure Prophylaxis-Providing Clinics: The PrEP Locator Protocol and Operating Procedures.</w:t>
      </w:r>
      <w:r w:rsidRPr="00F32AE6">
        <w:t xml:space="preserve"> JMIR Public Health Surveill, 2017. </w:t>
      </w:r>
      <w:r w:rsidRPr="00F32AE6">
        <w:rPr>
          <w:b/>
        </w:rPr>
        <w:t>3</w:t>
      </w:r>
      <w:r w:rsidRPr="00F32AE6">
        <w:t>(3): p. e58.</w:t>
      </w:r>
    </w:p>
    <w:p w:rsidR="00F32AE6" w:rsidRPr="00F32AE6" w:rsidRDefault="00F32AE6" w:rsidP="00F32AE6">
      <w:pPr>
        <w:pStyle w:val="EndNoteBibliography"/>
        <w:spacing w:after="0"/>
        <w:ind w:left="720" w:hanging="720"/>
      </w:pPr>
      <w:r w:rsidRPr="00F32AE6">
        <w:t>25.</w:t>
      </w:r>
      <w:r w:rsidRPr="00F32AE6">
        <w:tab/>
        <w:t xml:space="preserve">Grossberg, R., Y. Zhang, and R. Gross, </w:t>
      </w:r>
      <w:r w:rsidRPr="00F32AE6">
        <w:rPr>
          <w:i/>
        </w:rPr>
        <w:t>A time-to-prescription-refill measure of antiretroviral adherence predicted changes in viral load in HIV.</w:t>
      </w:r>
      <w:r w:rsidRPr="00F32AE6">
        <w:t xml:space="preserve"> J Clin Epidemiol, 2004. </w:t>
      </w:r>
      <w:r w:rsidRPr="00F32AE6">
        <w:rPr>
          <w:b/>
        </w:rPr>
        <w:t>57</w:t>
      </w:r>
      <w:r w:rsidRPr="00F32AE6">
        <w:t>(10): p. 1107-10.</w:t>
      </w:r>
    </w:p>
    <w:p w:rsidR="00F32AE6" w:rsidRPr="00F32AE6" w:rsidRDefault="00F32AE6" w:rsidP="00F32AE6">
      <w:pPr>
        <w:pStyle w:val="EndNoteBibliography"/>
        <w:spacing w:after="0"/>
        <w:ind w:left="720" w:hanging="720"/>
      </w:pPr>
      <w:r w:rsidRPr="00F32AE6">
        <w:t>26.</w:t>
      </w:r>
      <w:r w:rsidRPr="00F32AE6">
        <w:tab/>
        <w:t xml:space="preserve">Choo, P.W., et al., </w:t>
      </w:r>
      <w:r w:rsidRPr="00F32AE6">
        <w:rPr>
          <w:i/>
        </w:rPr>
        <w:t>Validation of patient reports, automated pharmacy records, and pill counts with electronic monitoring of adherence to antihypertensive therapy.</w:t>
      </w:r>
      <w:r w:rsidRPr="00F32AE6">
        <w:t xml:space="preserve"> Med Care, 1999. </w:t>
      </w:r>
      <w:r w:rsidRPr="00F32AE6">
        <w:rPr>
          <w:b/>
        </w:rPr>
        <w:t>37</w:t>
      </w:r>
      <w:r w:rsidRPr="00F32AE6">
        <w:t>(9): p. 846-57.</w:t>
      </w:r>
    </w:p>
    <w:p w:rsidR="00F32AE6" w:rsidRPr="00F32AE6" w:rsidRDefault="00F32AE6" w:rsidP="00F32AE6">
      <w:pPr>
        <w:pStyle w:val="EndNoteBibliography"/>
        <w:spacing w:after="0"/>
        <w:ind w:left="720" w:hanging="720"/>
      </w:pPr>
      <w:r w:rsidRPr="00F32AE6">
        <w:t>27.</w:t>
      </w:r>
      <w:r w:rsidRPr="00F32AE6">
        <w:tab/>
        <w:t xml:space="preserve">Smith, D., M. Van Handel, and J. Grey. </w:t>
      </w:r>
      <w:r w:rsidRPr="00F32AE6">
        <w:rPr>
          <w:i/>
        </w:rPr>
        <w:t>By race/ethnicity, blacks have highest number needing PrEP in the United States, 2015</w:t>
      </w:r>
      <w:r w:rsidRPr="00F32AE6">
        <w:t xml:space="preserve">. in </w:t>
      </w:r>
      <w:r w:rsidRPr="00F32AE6">
        <w:rPr>
          <w:i/>
        </w:rPr>
        <w:t>Conference on retroviruses and Opportunistic Infections</w:t>
      </w:r>
      <w:r w:rsidRPr="00F32AE6">
        <w:t>. 2018.</w:t>
      </w:r>
    </w:p>
    <w:p w:rsidR="00F32AE6" w:rsidRPr="00F32AE6" w:rsidRDefault="00F32AE6" w:rsidP="00F32AE6">
      <w:pPr>
        <w:pStyle w:val="EndNoteBibliography"/>
        <w:spacing w:after="0"/>
        <w:ind w:left="720" w:hanging="720"/>
      </w:pPr>
      <w:r w:rsidRPr="00F32AE6">
        <w:t>28.</w:t>
      </w:r>
      <w:r w:rsidRPr="00F32AE6">
        <w:tab/>
        <w:t xml:space="preserve">Baugher, A.R., et al., </w:t>
      </w:r>
      <w:r w:rsidRPr="00F32AE6">
        <w:rPr>
          <w:i/>
        </w:rPr>
        <w:t>Racial, Ethnic, and Gender Disparities in Awareness of Preexposure Prophylaxis Among HIV-Negative Heterosexually Active Adults at Increased Risk for HIV Infection—23 Urban Areas, United States, 2019.</w:t>
      </w:r>
      <w:r w:rsidRPr="00F32AE6">
        <w:t xml:space="preserve"> Morbidity and Mortality Weekly Report, 2021. </w:t>
      </w:r>
      <w:r w:rsidRPr="00F32AE6">
        <w:rPr>
          <w:b/>
        </w:rPr>
        <w:t>70</w:t>
      </w:r>
      <w:r w:rsidRPr="00F32AE6">
        <w:t>(47): p. 1635.</w:t>
      </w:r>
    </w:p>
    <w:p w:rsidR="00F32AE6" w:rsidRPr="00F32AE6" w:rsidRDefault="00F32AE6" w:rsidP="00F32AE6">
      <w:pPr>
        <w:pStyle w:val="EndNoteBibliography"/>
        <w:spacing w:after="0"/>
        <w:ind w:left="720" w:hanging="720"/>
      </w:pPr>
      <w:r w:rsidRPr="00F32AE6">
        <w:t>29.</w:t>
      </w:r>
      <w:r w:rsidRPr="00F32AE6">
        <w:tab/>
        <w:t xml:space="preserve">Rawlings, K., D. Magnuson, and R.M. Giler, </w:t>
      </w:r>
      <w:r w:rsidRPr="00F32AE6">
        <w:rPr>
          <w:i/>
        </w:rPr>
        <w:t>Proportion Days Covered as a Measure of Adherence in US PrEP Subjects.</w:t>
      </w:r>
      <w:r w:rsidRPr="00F32AE6">
        <w:t xml:space="preserve"> AIDS Research and Human Retroviruses, 2014. </w:t>
      </w:r>
      <w:r w:rsidRPr="00F32AE6">
        <w:rPr>
          <w:b/>
        </w:rPr>
        <w:t>30</w:t>
      </w:r>
      <w:r w:rsidRPr="00F32AE6">
        <w:t>(S1): p. A43-A44.</w:t>
      </w:r>
    </w:p>
    <w:p w:rsidR="00F32AE6" w:rsidRPr="00F32AE6" w:rsidRDefault="00F32AE6" w:rsidP="00F32AE6">
      <w:pPr>
        <w:pStyle w:val="EndNoteBibliography"/>
        <w:spacing w:after="0"/>
        <w:ind w:left="720" w:hanging="720"/>
      </w:pPr>
      <w:r w:rsidRPr="00F32AE6">
        <w:lastRenderedPageBreak/>
        <w:t>30.</w:t>
      </w:r>
      <w:r w:rsidRPr="00F32AE6">
        <w:tab/>
        <w:t xml:space="preserve">Sewell, W.C., et al., </w:t>
      </w:r>
      <w:r w:rsidRPr="00F32AE6">
        <w:rPr>
          <w:i/>
        </w:rPr>
        <w:t>Nondaily Use of HIV Preexposure Prophylaxis in a Large Online Survey of Primarily Men Who Have Sex With Men in the United States.</w:t>
      </w:r>
      <w:r w:rsidRPr="00F32AE6">
        <w:t xml:space="preserve"> Journal of acquired immune deficiency syndromes (1999), 2020. </w:t>
      </w:r>
      <w:r w:rsidRPr="00F32AE6">
        <w:rPr>
          <w:b/>
        </w:rPr>
        <w:t>84</w:t>
      </w:r>
      <w:r w:rsidRPr="00F32AE6">
        <w:t>(2): p. 182-188.</w:t>
      </w:r>
    </w:p>
    <w:p w:rsidR="00F32AE6" w:rsidRPr="00F32AE6" w:rsidRDefault="00F32AE6" w:rsidP="00F32AE6">
      <w:pPr>
        <w:pStyle w:val="EndNoteBibliography"/>
        <w:spacing w:after="0"/>
        <w:ind w:left="720" w:hanging="720"/>
      </w:pPr>
      <w:r w:rsidRPr="00F32AE6">
        <w:t>31.</w:t>
      </w:r>
      <w:r w:rsidRPr="00F32AE6">
        <w:tab/>
        <w:t xml:space="preserve">Nagin, D.S., </w:t>
      </w:r>
      <w:r w:rsidRPr="00F32AE6">
        <w:rPr>
          <w:i/>
        </w:rPr>
        <w:t>Group-based trajectory modeling: an overview.</w:t>
      </w:r>
      <w:r w:rsidRPr="00F32AE6">
        <w:t xml:space="preserve"> Handbook of quantitative criminology, 2010: p. 53-67.</w:t>
      </w:r>
    </w:p>
    <w:p w:rsidR="00F32AE6" w:rsidRPr="00F32AE6" w:rsidRDefault="00F32AE6" w:rsidP="00F32AE6">
      <w:pPr>
        <w:pStyle w:val="EndNoteBibliography"/>
        <w:spacing w:after="0"/>
        <w:ind w:left="720" w:hanging="720"/>
      </w:pPr>
      <w:r w:rsidRPr="00F32AE6">
        <w:t>32.</w:t>
      </w:r>
      <w:r w:rsidRPr="00F32AE6">
        <w:tab/>
        <w:t xml:space="preserve">Nagin, D., </w:t>
      </w:r>
      <w:r w:rsidRPr="00F32AE6">
        <w:rPr>
          <w:i/>
        </w:rPr>
        <w:t>Group-based modeling of development Harvard University Press.</w:t>
      </w:r>
      <w:r w:rsidRPr="00F32AE6">
        <w:t xml:space="preserve"> Cambridge, Mass, 2005.</w:t>
      </w:r>
    </w:p>
    <w:p w:rsidR="00F32AE6" w:rsidRPr="00F32AE6" w:rsidRDefault="00F32AE6" w:rsidP="00F32AE6">
      <w:pPr>
        <w:pStyle w:val="EndNoteBibliography"/>
        <w:spacing w:after="0"/>
        <w:ind w:left="720" w:hanging="720"/>
      </w:pPr>
      <w:r w:rsidRPr="00F32AE6">
        <w:t>33.</w:t>
      </w:r>
      <w:r w:rsidRPr="00F32AE6">
        <w:tab/>
        <w:t xml:space="preserve">Nagin, D.S. and C.L. Odgers, </w:t>
      </w:r>
      <w:r w:rsidRPr="00F32AE6">
        <w:rPr>
          <w:i/>
        </w:rPr>
        <w:t>Group-based trajectory modeling in clinical research.</w:t>
      </w:r>
      <w:r w:rsidRPr="00F32AE6">
        <w:t xml:space="preserve"> Annual review of clinical psychology, 2010. </w:t>
      </w:r>
      <w:r w:rsidRPr="00F32AE6">
        <w:rPr>
          <w:b/>
        </w:rPr>
        <w:t>6</w:t>
      </w:r>
      <w:r w:rsidRPr="00F32AE6">
        <w:t>: p. 109-138.</w:t>
      </w:r>
    </w:p>
    <w:p w:rsidR="00F32AE6" w:rsidRPr="00F32AE6" w:rsidRDefault="00F32AE6" w:rsidP="00F32AE6">
      <w:pPr>
        <w:pStyle w:val="EndNoteBibliography"/>
        <w:spacing w:after="0"/>
        <w:ind w:left="720" w:hanging="720"/>
      </w:pPr>
      <w:r w:rsidRPr="00F32AE6">
        <w:t>34.</w:t>
      </w:r>
      <w:r w:rsidRPr="00F32AE6">
        <w:tab/>
        <w:t xml:space="preserve">Walsh, C.A., et al., </w:t>
      </w:r>
      <w:r w:rsidRPr="00F32AE6">
        <w:rPr>
          <w:i/>
        </w:rPr>
        <w:t>Identifying Adherence Patterns Across Multiple Medications and Their Association With Health Outcomes in Older Community-Dwelling Adults With Multimorbidity.</w:t>
      </w:r>
      <w:r w:rsidRPr="00F32AE6">
        <w:t xml:space="preserve"> Value in Health, 2020. </w:t>
      </w:r>
      <w:r w:rsidRPr="00F32AE6">
        <w:rPr>
          <w:b/>
        </w:rPr>
        <w:t>23</w:t>
      </w:r>
      <w:r w:rsidRPr="00F32AE6">
        <w:t>(8): p. 1063-1071.</w:t>
      </w:r>
    </w:p>
    <w:p w:rsidR="00F32AE6" w:rsidRPr="00F32AE6" w:rsidRDefault="00F32AE6" w:rsidP="00F32AE6">
      <w:pPr>
        <w:pStyle w:val="EndNoteBibliography"/>
        <w:spacing w:after="0"/>
        <w:ind w:left="720" w:hanging="720"/>
      </w:pPr>
      <w:r w:rsidRPr="00F32AE6">
        <w:t>35.</w:t>
      </w:r>
      <w:r w:rsidRPr="00F32AE6">
        <w:tab/>
        <w:t xml:space="preserve">Librero, J., G. Sanfélix-Gimeno, and S. Peiró, </w:t>
      </w:r>
      <w:r w:rsidRPr="00F32AE6">
        <w:rPr>
          <w:i/>
        </w:rPr>
        <w:t>Medication Adherence Patterns after Hospitalization for Coronary Heart Disease. A Population-Based Study Using Electronic Records and Group-Based Trajectory Models.</w:t>
      </w:r>
      <w:r w:rsidRPr="00F32AE6">
        <w:t xml:space="preserve"> PLoS One, 2016. </w:t>
      </w:r>
      <w:r w:rsidRPr="00F32AE6">
        <w:rPr>
          <w:b/>
        </w:rPr>
        <w:t>11</w:t>
      </w:r>
      <w:r w:rsidRPr="00F32AE6">
        <w:t>(8): p. e0161381.</w:t>
      </w:r>
    </w:p>
    <w:p w:rsidR="00F32AE6" w:rsidRPr="00F32AE6" w:rsidRDefault="00F32AE6" w:rsidP="00F32AE6">
      <w:pPr>
        <w:pStyle w:val="EndNoteBibliography"/>
        <w:spacing w:after="0"/>
        <w:ind w:left="720" w:hanging="720"/>
      </w:pPr>
      <w:r w:rsidRPr="00F32AE6">
        <w:t>36.</w:t>
      </w:r>
      <w:r w:rsidRPr="00F32AE6">
        <w:tab/>
        <w:t xml:space="preserve">Van Ryzin, M.J., et al., </w:t>
      </w:r>
      <w:r w:rsidRPr="00F32AE6">
        <w:rPr>
          <w:i/>
        </w:rPr>
        <w:t>Identifying atypical cortisol patterns in young children: The benefits of group-based trajectory modeling.</w:t>
      </w:r>
      <w:r w:rsidRPr="00F32AE6">
        <w:t xml:space="preserve"> Psychoneuroendocrinology, 2009. </w:t>
      </w:r>
      <w:r w:rsidRPr="00F32AE6">
        <w:rPr>
          <w:b/>
        </w:rPr>
        <w:t>34</w:t>
      </w:r>
      <w:r w:rsidRPr="00F32AE6">
        <w:t>(1): p. 50-61.</w:t>
      </w:r>
    </w:p>
    <w:p w:rsidR="00F32AE6" w:rsidRPr="00F32AE6" w:rsidRDefault="00F32AE6" w:rsidP="00F32AE6">
      <w:pPr>
        <w:pStyle w:val="EndNoteBibliography"/>
        <w:spacing w:after="0"/>
        <w:ind w:left="720" w:hanging="720"/>
      </w:pPr>
      <w:r w:rsidRPr="00F32AE6">
        <w:t>37.</w:t>
      </w:r>
      <w:r w:rsidRPr="00F32AE6">
        <w:tab/>
        <w:t xml:space="preserve">Niyonkuru, C., et al., </w:t>
      </w:r>
      <w:r w:rsidRPr="00F32AE6">
        <w:rPr>
          <w:i/>
        </w:rPr>
        <w:t>Group-based trajectory analysis applications for prognostic biomarker model development in severe TBI: a practical example.</w:t>
      </w:r>
      <w:r w:rsidRPr="00F32AE6">
        <w:t xml:space="preserve"> J Neurotrauma, 2013. </w:t>
      </w:r>
      <w:r w:rsidRPr="00F32AE6">
        <w:rPr>
          <w:b/>
        </w:rPr>
        <w:t>30</w:t>
      </w:r>
      <w:r w:rsidRPr="00F32AE6">
        <w:t>(11): p. 938-45.</w:t>
      </w:r>
    </w:p>
    <w:p w:rsidR="00F32AE6" w:rsidRPr="00F32AE6" w:rsidRDefault="00F32AE6" w:rsidP="00F32AE6">
      <w:pPr>
        <w:pStyle w:val="EndNoteBibliography"/>
        <w:spacing w:after="0"/>
        <w:ind w:left="720" w:hanging="720"/>
      </w:pPr>
      <w:r w:rsidRPr="00F32AE6">
        <w:t>38.</w:t>
      </w:r>
      <w:r w:rsidRPr="00F32AE6">
        <w:tab/>
        <w:t xml:space="preserve">Sagaon-Teyssier, L., et al., </w:t>
      </w:r>
      <w:r w:rsidRPr="00F32AE6">
        <w:rPr>
          <w:i/>
        </w:rPr>
        <w:t>A group-based trajectory model for changes in pre-exposure prophylaxis and condom use among men who have sex with men participating in the ANRS IPERGAY Trial.</w:t>
      </w:r>
      <w:r w:rsidRPr="00F32AE6">
        <w:t xml:space="preserve"> AIDS Patient Care and STDs, 2018. </w:t>
      </w:r>
      <w:r w:rsidRPr="00F32AE6">
        <w:rPr>
          <w:b/>
        </w:rPr>
        <w:t>32</w:t>
      </w:r>
      <w:r w:rsidRPr="00F32AE6">
        <w:t>(12): p. 495-510.</w:t>
      </w:r>
    </w:p>
    <w:p w:rsidR="00F32AE6" w:rsidRPr="00F32AE6" w:rsidRDefault="00F32AE6" w:rsidP="00F32AE6">
      <w:pPr>
        <w:pStyle w:val="EndNoteBibliography"/>
        <w:spacing w:after="0"/>
        <w:ind w:left="720" w:hanging="720"/>
      </w:pPr>
      <w:r w:rsidRPr="00F32AE6">
        <w:t>39.</w:t>
      </w:r>
      <w:r w:rsidRPr="00F32AE6">
        <w:tab/>
        <w:t xml:space="preserve">Jones, B.L., D.S. Nagin, and K. Roeder, </w:t>
      </w:r>
      <w:r w:rsidRPr="00F32AE6">
        <w:rPr>
          <w:i/>
        </w:rPr>
        <w:t>A SAS procedure based on mixture models for estimating developmental trajectories.</w:t>
      </w:r>
      <w:r w:rsidRPr="00F32AE6">
        <w:t xml:space="preserve"> Sociological methods &amp; research, 2001. </w:t>
      </w:r>
      <w:r w:rsidRPr="00F32AE6">
        <w:rPr>
          <w:b/>
        </w:rPr>
        <w:t>29</w:t>
      </w:r>
      <w:r w:rsidRPr="00F32AE6">
        <w:t>(3): p. 374-393.</w:t>
      </w:r>
    </w:p>
    <w:p w:rsidR="00F32AE6" w:rsidRPr="00F32AE6" w:rsidRDefault="00F32AE6" w:rsidP="00F32AE6">
      <w:pPr>
        <w:pStyle w:val="EndNoteBibliography"/>
        <w:spacing w:after="0"/>
        <w:ind w:left="720" w:hanging="720"/>
      </w:pPr>
      <w:r w:rsidRPr="00F32AE6">
        <w:t>40.</w:t>
      </w:r>
      <w:r w:rsidRPr="00F32AE6">
        <w:tab/>
        <w:t xml:space="preserve">Monti, S., et al., </w:t>
      </w:r>
      <w:r w:rsidRPr="00F32AE6">
        <w:rPr>
          <w:i/>
        </w:rPr>
        <w:t>Consensus clustering: a resampling-based method for class discovery and visualization of gene expression microarray data.</w:t>
      </w:r>
      <w:r w:rsidRPr="00F32AE6">
        <w:t xml:space="preserve"> Machine learning, 2003. </w:t>
      </w:r>
      <w:r w:rsidRPr="00F32AE6">
        <w:rPr>
          <w:b/>
        </w:rPr>
        <w:t>52</w:t>
      </w:r>
      <w:r w:rsidRPr="00F32AE6">
        <w:t>(1): p. 91-118.</w:t>
      </w:r>
    </w:p>
    <w:p w:rsidR="00F32AE6" w:rsidRPr="00F32AE6" w:rsidRDefault="00F32AE6" w:rsidP="00F32AE6">
      <w:pPr>
        <w:pStyle w:val="EndNoteBibliography"/>
        <w:spacing w:after="0"/>
        <w:ind w:left="720" w:hanging="720"/>
      </w:pPr>
      <w:r w:rsidRPr="00F32AE6">
        <w:t>41.</w:t>
      </w:r>
      <w:r w:rsidRPr="00F32AE6">
        <w:tab/>
        <w:t xml:space="preserve">Șenbabaoğlu, Y., G. Michailidis, and J.Z. Li, </w:t>
      </w:r>
      <w:r w:rsidRPr="00F32AE6">
        <w:rPr>
          <w:i/>
        </w:rPr>
        <w:t>Critical limitations of consensus clustering in class discovery.</w:t>
      </w:r>
      <w:r w:rsidRPr="00F32AE6">
        <w:t xml:space="preserve"> Scientific reports, 2014. </w:t>
      </w:r>
      <w:r w:rsidRPr="00F32AE6">
        <w:rPr>
          <w:b/>
        </w:rPr>
        <w:t>4</w:t>
      </w:r>
      <w:r w:rsidRPr="00F32AE6">
        <w:t>(1): p. 1-13.</w:t>
      </w:r>
    </w:p>
    <w:p w:rsidR="00F32AE6" w:rsidRPr="00F32AE6" w:rsidRDefault="00F32AE6" w:rsidP="00F32AE6">
      <w:pPr>
        <w:pStyle w:val="EndNoteBibliography"/>
        <w:spacing w:after="0"/>
        <w:ind w:left="720" w:hanging="720"/>
      </w:pPr>
      <w:r w:rsidRPr="00F32AE6">
        <w:t>42.</w:t>
      </w:r>
      <w:r w:rsidRPr="00F32AE6">
        <w:tab/>
        <w:t xml:space="preserve">Nagin, D.S. and C.L. Odgers, </w:t>
      </w:r>
      <w:r w:rsidRPr="00F32AE6">
        <w:rPr>
          <w:i/>
        </w:rPr>
        <w:t>Group-Based Trajectory Modeling (Nearly) Two Decades Later.</w:t>
      </w:r>
      <w:r w:rsidRPr="00F32AE6">
        <w:t xml:space="preserve"> Journal of Quantitative Criminology, 2010. </w:t>
      </w:r>
      <w:r w:rsidRPr="00F32AE6">
        <w:rPr>
          <w:b/>
        </w:rPr>
        <w:t>26</w:t>
      </w:r>
      <w:r w:rsidRPr="00F32AE6">
        <w:t>(4): p. 445-453.</w:t>
      </w:r>
    </w:p>
    <w:p w:rsidR="00F32AE6" w:rsidRPr="00F32AE6" w:rsidRDefault="00F32AE6" w:rsidP="00F32AE6">
      <w:pPr>
        <w:pStyle w:val="EndNoteBibliography"/>
        <w:spacing w:after="0"/>
        <w:ind w:left="720" w:hanging="720"/>
      </w:pPr>
      <w:r w:rsidRPr="00F32AE6">
        <w:t>43.</w:t>
      </w:r>
      <w:r w:rsidRPr="00F32AE6">
        <w:tab/>
        <w:t xml:space="preserve">Roeder, K., K.G. Lynch, and D.S. Nagin, </w:t>
      </w:r>
      <w:r w:rsidRPr="00F32AE6">
        <w:rPr>
          <w:i/>
        </w:rPr>
        <w:t>Modeling uncertainty in latent class membership: A case study in criminology.</w:t>
      </w:r>
      <w:r w:rsidRPr="00F32AE6">
        <w:t xml:space="preserve"> Journal of the American Statistical Association, 1999. </w:t>
      </w:r>
      <w:r w:rsidRPr="00F32AE6">
        <w:rPr>
          <w:b/>
        </w:rPr>
        <w:t>94</w:t>
      </w:r>
      <w:r w:rsidRPr="00F32AE6">
        <w:t>(447): p. 766-776.</w:t>
      </w:r>
    </w:p>
    <w:p w:rsidR="00F32AE6" w:rsidRPr="00F32AE6" w:rsidRDefault="00F32AE6" w:rsidP="00F32AE6">
      <w:pPr>
        <w:pStyle w:val="EndNoteBibliography"/>
        <w:spacing w:after="0"/>
        <w:ind w:left="720" w:hanging="720"/>
      </w:pPr>
      <w:r w:rsidRPr="00F32AE6">
        <w:t>44.</w:t>
      </w:r>
      <w:r w:rsidRPr="00F32AE6">
        <w:tab/>
        <w:t xml:space="preserve">Molina, J., et al., </w:t>
      </w:r>
      <w:r w:rsidRPr="00F32AE6">
        <w:rPr>
          <w:i/>
        </w:rPr>
        <w:t>Incidence of HIV-infection in the ANRS Prevenir study in Paris region with daily or on-demand PrEP with TDF/FTC.</w:t>
      </w:r>
      <w:r w:rsidRPr="00F32AE6">
        <w:t xml:space="preserve"> Age (years), 2018. </w:t>
      </w:r>
      <w:r w:rsidRPr="00F32AE6">
        <w:rPr>
          <w:b/>
        </w:rPr>
        <w:t>36</w:t>
      </w:r>
      <w:r w:rsidRPr="00F32AE6">
        <w:t>: p. 30-44.</w:t>
      </w:r>
    </w:p>
    <w:p w:rsidR="00F32AE6" w:rsidRPr="00F32AE6" w:rsidRDefault="00F32AE6" w:rsidP="00F32AE6">
      <w:pPr>
        <w:pStyle w:val="EndNoteBibliography"/>
        <w:spacing w:after="0"/>
        <w:ind w:left="720" w:hanging="720"/>
      </w:pPr>
      <w:r w:rsidRPr="00F32AE6">
        <w:t>45.</w:t>
      </w:r>
      <w:r w:rsidRPr="00F32AE6">
        <w:tab/>
        <w:t xml:space="preserve">Hojilla, J.C., et al., </w:t>
      </w:r>
      <w:r w:rsidRPr="00F32AE6">
        <w:rPr>
          <w:i/>
        </w:rPr>
        <w:t>Early Adopters of Event-driven Human Immunodeficiency Virus Pre-exposure Prophylaxis in a Large Healthcare System in San Francisco.</w:t>
      </w:r>
      <w:r w:rsidRPr="00F32AE6">
        <w:t xml:space="preserve"> Clinical Infectious Diseases, 2020. </w:t>
      </w:r>
      <w:r w:rsidRPr="00F32AE6">
        <w:rPr>
          <w:b/>
        </w:rPr>
        <w:t>71</w:t>
      </w:r>
      <w:r w:rsidRPr="00F32AE6">
        <w:t>(10): p. 2710-2712.</w:t>
      </w:r>
    </w:p>
    <w:p w:rsidR="00F32AE6" w:rsidRPr="00F32AE6" w:rsidRDefault="00F32AE6" w:rsidP="00F32AE6">
      <w:pPr>
        <w:pStyle w:val="EndNoteBibliography"/>
        <w:spacing w:after="0"/>
        <w:ind w:left="720" w:hanging="720"/>
      </w:pPr>
      <w:r w:rsidRPr="00F32AE6">
        <w:t>46.</w:t>
      </w:r>
      <w:r w:rsidRPr="00F32AE6">
        <w:tab/>
        <w:t xml:space="preserve">Molina, J.-M., et al., </w:t>
      </w:r>
      <w:r w:rsidRPr="00F32AE6">
        <w:rPr>
          <w:i/>
        </w:rPr>
        <w:t>Efficacy, safety, and effect on sexual behaviour of on-demand pre-exposure prophylaxis for HIV in men who have sex with men: an observational cohort study.</w:t>
      </w:r>
      <w:r w:rsidRPr="00F32AE6">
        <w:t xml:space="preserve"> The lancet HIV, 2017. </w:t>
      </w:r>
      <w:r w:rsidRPr="00F32AE6">
        <w:rPr>
          <w:b/>
        </w:rPr>
        <w:t>4</w:t>
      </w:r>
      <w:r w:rsidRPr="00F32AE6">
        <w:t>(9): p. e402-e410.</w:t>
      </w:r>
    </w:p>
    <w:p w:rsidR="00F32AE6" w:rsidRPr="00F32AE6" w:rsidRDefault="00F32AE6" w:rsidP="00F32AE6">
      <w:pPr>
        <w:pStyle w:val="EndNoteBibliography"/>
        <w:ind w:left="720" w:hanging="720"/>
      </w:pPr>
      <w:r w:rsidRPr="00F32AE6">
        <w:t>47.</w:t>
      </w:r>
      <w:r w:rsidRPr="00F32AE6">
        <w:tab/>
        <w:t xml:space="preserve">Wall, K.M., R. Stephenson, and P.S. Sullivan, </w:t>
      </w:r>
      <w:r w:rsidRPr="00F32AE6">
        <w:rPr>
          <w:i/>
        </w:rPr>
        <w:t>Frequency of sexual activity with most recent male partner among young, Internet-using men who have sex with men in the United States.</w:t>
      </w:r>
      <w:r w:rsidRPr="00F32AE6">
        <w:t xml:space="preserve"> Journal of homosexuality, 2013. </w:t>
      </w:r>
      <w:r w:rsidRPr="00F32AE6">
        <w:rPr>
          <w:b/>
        </w:rPr>
        <w:t>60</w:t>
      </w:r>
      <w:r w:rsidRPr="00F32AE6">
        <w:t>(10): p. 1520-1538.</w:t>
      </w:r>
    </w:p>
    <w:p w:rsidR="00E30BAE" w:rsidRDefault="00F32AE6">
      <w:r>
        <w:fldChar w:fldCharType="end"/>
      </w:r>
    </w:p>
    <w:sectPr w:rsidR="00E30B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B46FD"/>
    <w:multiLevelType w:val="multilevel"/>
    <w:tmpl w:val="8980745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856D5F"/>
    <w:multiLevelType w:val="hybridMultilevel"/>
    <w:tmpl w:val="0E70422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6A7776"/>
    <w:multiLevelType w:val="hybridMultilevel"/>
    <w:tmpl w:val="EB3E6EFA"/>
    <w:lvl w:ilvl="0" w:tplc="5A8E68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8145DD"/>
    <w:multiLevelType w:val="hybridMultilevel"/>
    <w:tmpl w:val="E8A471BA"/>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0150EA"/>
    <w:multiLevelType w:val="hybridMultilevel"/>
    <w:tmpl w:val="A83EF77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9D3467C"/>
    <w:multiLevelType w:val="multilevel"/>
    <w:tmpl w:val="C0724E4C"/>
    <w:lvl w:ilvl="0">
      <w:start w:val="1"/>
      <w:numFmt w:val="decimal"/>
      <w:lvlText w:val="%1."/>
      <w:lvlJc w:val="left"/>
      <w:pPr>
        <w:ind w:left="720" w:hanging="360"/>
      </w:pPr>
      <w:rPr>
        <w:rFonts w:hint="default"/>
        <w:b/>
      </w:rPr>
    </w:lvl>
    <w:lvl w:ilvl="1">
      <w:start w:val="2"/>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4BF35D2"/>
    <w:multiLevelType w:val="hybridMultilevel"/>
    <w:tmpl w:val="E74835A8"/>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AF7D56"/>
    <w:multiLevelType w:val="hybridMultilevel"/>
    <w:tmpl w:val="76AE7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7"/>
  </w:num>
  <w:num w:numId="6">
    <w:abstractNumId w:val="3"/>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fad9vpqvepsaesxzm5v5rdw0w2vpxad02f&quot;&gt;AIM2_Ref&lt;record-ids&gt;&lt;item&gt;1&lt;/item&gt;&lt;item&gt;2&lt;/item&gt;&lt;item&gt;3&lt;/item&gt;&lt;item&gt;4&lt;/item&gt;&lt;/record-ids&gt;&lt;/item&gt;&lt;/Libraries&gt;"/>
  </w:docVars>
  <w:rsids>
    <w:rsidRoot w:val="00F32AE6"/>
    <w:rsid w:val="00206B8B"/>
    <w:rsid w:val="00223C82"/>
    <w:rsid w:val="00F32AE6"/>
    <w:rsid w:val="00F45FC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2B722"/>
  <w15:chartTrackingRefBased/>
  <w15:docId w15:val="{4314E57E-DC2C-4C58-B998-F33AA2236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2AE6"/>
  </w:style>
  <w:style w:type="paragraph" w:styleId="Heading1">
    <w:name w:val="heading 1"/>
    <w:basedOn w:val="Normal"/>
    <w:next w:val="Normal"/>
    <w:link w:val="Heading1Char"/>
    <w:uiPriority w:val="9"/>
    <w:qFormat/>
    <w:rsid w:val="00F32AE6"/>
    <w:pPr>
      <w:keepNext/>
      <w:keepLines/>
      <w:spacing w:before="360" w:after="120"/>
      <w:outlineLvl w:val="0"/>
    </w:pPr>
    <w:rPr>
      <w:rFonts w:ascii="Times New Roman" w:eastAsiaTheme="majorEastAsia" w:hAnsi="Times New Roman" w:cstheme="majorBidi"/>
      <w:b/>
      <w:color w:val="0D0D0D" w:themeColor="text1" w:themeTint="F2"/>
      <w:sz w:val="32"/>
      <w:szCs w:val="32"/>
    </w:rPr>
  </w:style>
  <w:style w:type="paragraph" w:styleId="Heading2">
    <w:name w:val="heading 2"/>
    <w:basedOn w:val="Normal"/>
    <w:next w:val="Normal"/>
    <w:link w:val="Heading2Char"/>
    <w:uiPriority w:val="9"/>
    <w:unhideWhenUsed/>
    <w:qFormat/>
    <w:rsid w:val="00F32AE6"/>
    <w:pPr>
      <w:keepNext/>
      <w:keepLines/>
      <w:spacing w:before="160" w:after="120"/>
      <w:outlineLvl w:val="1"/>
    </w:pPr>
    <w:rPr>
      <w:rFonts w:ascii="Times New Roman" w:eastAsiaTheme="majorEastAsia" w:hAnsi="Times New Roman" w:cstheme="majorBidi"/>
      <w:b/>
      <w:color w:val="4472C4" w:themeColor="accent1"/>
      <w:sz w:val="28"/>
      <w:szCs w:val="26"/>
    </w:rPr>
  </w:style>
  <w:style w:type="paragraph" w:styleId="Heading3">
    <w:name w:val="heading 3"/>
    <w:basedOn w:val="Normal"/>
    <w:next w:val="Normal"/>
    <w:link w:val="Heading3Char"/>
    <w:uiPriority w:val="9"/>
    <w:unhideWhenUsed/>
    <w:qFormat/>
    <w:rsid w:val="00F32AE6"/>
    <w:pPr>
      <w:keepNext/>
      <w:keepLines/>
      <w:spacing w:before="240" w:after="120" w:line="252" w:lineRule="auto"/>
      <w:jc w:val="both"/>
      <w:outlineLvl w:val="2"/>
    </w:pPr>
    <w:rPr>
      <w:rFonts w:ascii="Times New Roman" w:eastAsiaTheme="majorEastAsia" w:hAnsi="Times New Roman" w:cstheme="majorBidi"/>
      <w:b/>
      <w:spacing w:val="4"/>
      <w:sz w:val="24"/>
      <w:szCs w:val="24"/>
      <w:lang w:eastAsia="en-US"/>
    </w:rPr>
  </w:style>
  <w:style w:type="paragraph" w:styleId="Heading4">
    <w:name w:val="heading 4"/>
    <w:basedOn w:val="Normal"/>
    <w:next w:val="Normal"/>
    <w:link w:val="Heading4Char"/>
    <w:uiPriority w:val="9"/>
    <w:unhideWhenUsed/>
    <w:qFormat/>
    <w:rsid w:val="00F32AE6"/>
    <w:pPr>
      <w:keepNext/>
      <w:keepLines/>
      <w:spacing w:before="160" w:after="120"/>
      <w:outlineLvl w:val="3"/>
    </w:pPr>
    <w:rPr>
      <w:rFonts w:ascii="Times New Roman" w:eastAsiaTheme="majorEastAsia" w:hAnsi="Times New Roman" w:cstheme="majorBidi"/>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AE6"/>
    <w:rPr>
      <w:rFonts w:ascii="Times New Roman" w:eastAsiaTheme="majorEastAsia" w:hAnsi="Times New Roman" w:cstheme="majorBidi"/>
      <w:b/>
      <w:color w:val="0D0D0D" w:themeColor="text1" w:themeTint="F2"/>
      <w:sz w:val="32"/>
      <w:szCs w:val="32"/>
    </w:rPr>
  </w:style>
  <w:style w:type="character" w:customStyle="1" w:styleId="Heading2Char">
    <w:name w:val="Heading 2 Char"/>
    <w:basedOn w:val="DefaultParagraphFont"/>
    <w:link w:val="Heading2"/>
    <w:uiPriority w:val="9"/>
    <w:rsid w:val="00F32AE6"/>
    <w:rPr>
      <w:rFonts w:ascii="Times New Roman" w:eastAsiaTheme="majorEastAsia" w:hAnsi="Times New Roman" w:cstheme="majorBidi"/>
      <w:b/>
      <w:color w:val="4472C4" w:themeColor="accent1"/>
      <w:sz w:val="28"/>
      <w:szCs w:val="26"/>
    </w:rPr>
  </w:style>
  <w:style w:type="character" w:customStyle="1" w:styleId="Heading3Char">
    <w:name w:val="Heading 3 Char"/>
    <w:basedOn w:val="DefaultParagraphFont"/>
    <w:link w:val="Heading3"/>
    <w:uiPriority w:val="9"/>
    <w:rsid w:val="00F32AE6"/>
    <w:rPr>
      <w:rFonts w:ascii="Times New Roman" w:eastAsiaTheme="majorEastAsia" w:hAnsi="Times New Roman" w:cstheme="majorBidi"/>
      <w:b/>
      <w:spacing w:val="4"/>
      <w:sz w:val="24"/>
      <w:szCs w:val="24"/>
      <w:lang w:eastAsia="en-US"/>
    </w:rPr>
  </w:style>
  <w:style w:type="character" w:customStyle="1" w:styleId="Heading4Char">
    <w:name w:val="Heading 4 Char"/>
    <w:basedOn w:val="DefaultParagraphFont"/>
    <w:link w:val="Heading4"/>
    <w:uiPriority w:val="9"/>
    <w:rsid w:val="00F32AE6"/>
    <w:rPr>
      <w:rFonts w:ascii="Times New Roman" w:eastAsiaTheme="majorEastAsia" w:hAnsi="Times New Roman" w:cstheme="majorBidi"/>
      <w:i/>
      <w:iCs/>
      <w:sz w:val="24"/>
    </w:rPr>
  </w:style>
  <w:style w:type="paragraph" w:styleId="ListParagraph">
    <w:name w:val="List Paragraph"/>
    <w:basedOn w:val="Normal"/>
    <w:link w:val="ListParagraphChar"/>
    <w:uiPriority w:val="34"/>
    <w:qFormat/>
    <w:rsid w:val="00F32AE6"/>
    <w:pPr>
      <w:ind w:left="720"/>
      <w:contextualSpacing/>
    </w:pPr>
  </w:style>
  <w:style w:type="character" w:customStyle="1" w:styleId="ListParagraphChar">
    <w:name w:val="List Paragraph Char"/>
    <w:basedOn w:val="DefaultParagraphFont"/>
    <w:link w:val="ListParagraph"/>
    <w:uiPriority w:val="34"/>
    <w:rsid w:val="00F32AE6"/>
  </w:style>
  <w:style w:type="table" w:styleId="TableGrid">
    <w:name w:val="Table Grid"/>
    <w:basedOn w:val="TableNormal"/>
    <w:uiPriority w:val="39"/>
    <w:rsid w:val="00F32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2AE6"/>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F32AE6"/>
    <w:rPr>
      <w:rFonts w:ascii="Calibri" w:eastAsiaTheme="majorEastAsia" w:hAnsi="Calibri" w:cs="Calibri"/>
      <w:b w:val="0"/>
      <w:noProof/>
      <w:color w:val="4472C4" w:themeColor="accent1"/>
      <w:sz w:val="28"/>
      <w:szCs w:val="26"/>
    </w:rPr>
  </w:style>
  <w:style w:type="paragraph" w:customStyle="1" w:styleId="EndNoteBibliography">
    <w:name w:val="EndNote Bibliography"/>
    <w:basedOn w:val="Normal"/>
    <w:link w:val="EndNoteBibliographyChar"/>
    <w:rsid w:val="00F32AE6"/>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F32AE6"/>
    <w:rPr>
      <w:rFonts w:ascii="Calibri" w:eastAsiaTheme="majorEastAsia" w:hAnsi="Calibri" w:cs="Calibri"/>
      <w:b w:val="0"/>
      <w:noProof/>
      <w:color w:val="4472C4" w:themeColor="accen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12278</Words>
  <Characters>69989</Characters>
  <Application>Microsoft Office Word</Application>
  <DocSecurity>0</DocSecurity>
  <Lines>583</Lines>
  <Paragraphs>16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Aim 1: Describe the types of PrEP persistence trajectories among male PrEP users</vt:lpstr>
      <vt:lpstr>    2.1 Introduction</vt:lpstr>
      <vt:lpstr>    2.2 Methods</vt:lpstr>
      <vt:lpstr>        2.2.1 Data source &amp; study population</vt:lpstr>
      <vt:lpstr>        2.2.2 Data pre-processing </vt:lpstr>
      <vt:lpstr>        2.2.3 Group-base trajectory modeling (GBTM)</vt:lpstr>
      <vt:lpstr>        2.2.4 Evaluation of PrEP trajectory cluster</vt:lpstr>
      <vt:lpstr>        2.2.5 Association analyses</vt:lpstr>
      <vt:lpstr>        2.2.6 Sensitivity analyses </vt:lpstr>
      <vt:lpstr>        2.2.7 Strengths and limitations</vt:lpstr>
    </vt:vector>
  </TitlesOfParts>
  <Company/>
  <LinksUpToDate>false</LinksUpToDate>
  <CharactersWithSpaces>82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i-No</dc:creator>
  <cp:keywords/>
  <dc:description/>
  <cp:lastModifiedBy>Chen, Yi-No</cp:lastModifiedBy>
  <cp:revision>1</cp:revision>
  <dcterms:created xsi:type="dcterms:W3CDTF">2023-03-02T20:15:00Z</dcterms:created>
  <dcterms:modified xsi:type="dcterms:W3CDTF">2023-03-02T20:17:00Z</dcterms:modified>
</cp:coreProperties>
</file>